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2A7780" w14:textId="56119EAE" w:rsidR="00AE2879" w:rsidRPr="00397DBF" w:rsidRDefault="00476AFD" w:rsidP="00476AFD">
      <w:pPr>
        <w:jc w:val="center"/>
        <w:rPr>
          <w:sz w:val="24"/>
          <w:szCs w:val="24"/>
          <w:u w:val="single"/>
        </w:rPr>
      </w:pPr>
      <w:r w:rsidRPr="00397DBF">
        <w:rPr>
          <w:sz w:val="24"/>
          <w:szCs w:val="24"/>
          <w:u w:val="single"/>
        </w:rPr>
        <w:t>Insect population trends: why should we care, what do we know, and where do we go next?</w:t>
      </w:r>
    </w:p>
    <w:p w14:paraId="7E682A15" w14:textId="2075CF1C" w:rsidR="00101F3B" w:rsidRPr="00397DBF" w:rsidRDefault="00AC1972" w:rsidP="008B4D0D">
      <w:pPr>
        <w:jc w:val="both"/>
      </w:pPr>
      <w:r w:rsidRPr="00397DBF">
        <w:t xml:space="preserve">With regard to number of species, insects are the most successful group on the planet </w:t>
      </w:r>
      <w:r w:rsidR="00A71595" w:rsidRPr="00397DBF">
        <w:fldChar w:fldCharType="begin"/>
      </w:r>
      <w:r w:rsidR="009B45A0">
        <w:instrText xml:space="preserve"> ADDIN EN.CITE &lt;EndNote&gt;&lt;Cite&gt;&lt;Author&gt;Homburg&lt;/Author&gt;&lt;Year&gt;2019&lt;/Year&gt;&lt;RecNum&gt;28&lt;/RecNum&gt;&lt;IDText&gt;Where have all the beetles gone? Long‐term study reveals carabid species decline in a nature reserve in Northern Germany&lt;/IDText&gt;&lt;DisplayText&gt;(Homburg&lt;style face="italic"&gt; et al.&lt;/style&gt;, 2019)&lt;/DisplayText&gt;&lt;record&gt;&lt;rec-number&gt;28&lt;/rec-number&gt;&lt;foreign-keys&gt;&lt;key app="EN" db-id="arvvpdd2axrst1ea0ec5sexcpsxfetwvtdav" timestamp="1651591102" guid="9e84a353-0c34-43a4-a9b5-a9aec65edf8d"&gt;28&lt;/key&gt;&lt;/foreign-keys&gt;&lt;ref-type name="Journal Article"&gt;17&lt;/ref-type&gt;&lt;contributors&gt;&lt;authors&gt;&lt;author&gt;Homburg, Katharina&lt;/author&gt;&lt;author&gt;Drees, Claudia&lt;/author&gt;&lt;author&gt;Boutaud, Estève&lt;/author&gt;&lt;author&gt;Nolte, Dorothea&lt;/author&gt;&lt;author&gt;Schuett, Wiebke&lt;/author&gt;&lt;author&gt;Zumstein, Pascale&lt;/author&gt;&lt;author&gt;von Ruschkowski, Eick&lt;/author&gt;&lt;author&gt;Assmann, Thorsten&lt;/author&gt;&lt;/authors&gt;&lt;/contributors&gt;&lt;titles&gt;&lt;title&gt;Where have all the beetles gone? Long‐term study reveals carabid species decline in a nature reserve in Northern Germany&lt;/title&gt;&lt;secondary-title&gt;Insect Conservation and Diversity&lt;/secondary-title&gt;&lt;/titles&gt;&lt;periodical&gt;&lt;full-title&gt;Insect Conservation and Diversity&lt;/full-title&gt;&lt;/periodical&gt;&lt;pages&gt;268-277&lt;/pages&gt;&lt;volume&gt;12&lt;/volume&gt;&lt;number&gt;4&lt;/number&gt;&lt;dates&gt;&lt;year&gt;2019&lt;/year&gt;&lt;/dates&gt;&lt;isbn&gt;1752-458X&lt;/isbn&gt;&lt;urls&gt;&lt;/urls&gt;&lt;/record&gt;&lt;/Cite&gt;&lt;/EndNote&gt;</w:instrText>
      </w:r>
      <w:r w:rsidR="00A71595" w:rsidRPr="00397DBF">
        <w:fldChar w:fldCharType="separate"/>
      </w:r>
      <w:r w:rsidR="009B45A0">
        <w:rPr>
          <w:noProof/>
        </w:rPr>
        <w:t>(Homburg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A71595" w:rsidRPr="00397DBF">
        <w:fldChar w:fldCharType="end"/>
      </w:r>
      <w:r w:rsidR="00673638" w:rsidRPr="00397DBF">
        <w:t xml:space="preserve"> and</w:t>
      </w:r>
      <w:r w:rsidR="00766BAB" w:rsidRPr="00397DBF">
        <w:t xml:space="preserve"> </w:t>
      </w:r>
      <w:r w:rsidR="00B85E85">
        <w:t>represent</w:t>
      </w:r>
      <w:r w:rsidR="00766BAB" w:rsidRPr="00397DBF">
        <w:t xml:space="preserve"> extensive</w:t>
      </w:r>
      <w:r w:rsidR="00A27569" w:rsidRPr="00397DBF">
        <w:t xml:space="preserve"> </w:t>
      </w:r>
      <w:r w:rsidR="00766BAB" w:rsidRPr="00397DBF">
        <w:t xml:space="preserve">unique and </w:t>
      </w:r>
      <w:r w:rsidR="00A27569" w:rsidRPr="00397DBF">
        <w:t xml:space="preserve">overlapping functions. </w:t>
      </w:r>
      <w:r w:rsidR="00271CF8" w:rsidRPr="00397DBF">
        <w:t>P</w:t>
      </w:r>
      <w:r w:rsidR="00623C11" w:rsidRPr="00397DBF">
        <w:t xml:space="preserve">ollination by Lepidoptera, Hymenoptera, and Diptera </w:t>
      </w:r>
      <w:r w:rsidR="00BC2B34" w:rsidRPr="00397DBF">
        <w:t>strongly influences crop yields</w:t>
      </w:r>
      <w:r w:rsidR="00EA56B4" w:rsidRPr="00397DBF">
        <w:t xml:space="preserve"> and profits </w:t>
      </w:r>
      <w:r w:rsidR="00EA56B4" w:rsidRPr="00397DBF">
        <w:fldChar w:fldCharType="begin"/>
      </w:r>
      <w:r w:rsidR="009B45A0">
        <w:instrText xml:space="preserve"> ADDIN EN.CITE &lt;EndNote&gt;&lt;Cite&gt;&lt;Author&gt;Habel&lt;/Author&gt;&lt;Year&gt;2019&lt;/Year&gt;&lt;RecNum&gt;26&lt;/RecNum&gt;&lt;IDText&gt;Mitigating the precipitous decline of terrestrial European insects: Requirements for a new strategy&lt;/IDText&gt;&lt;DisplayText&gt;(Habel&lt;style face="italic"&gt; et al.&lt;/style&gt;, 2019)&lt;/DisplayText&gt;&lt;record&gt;&lt;rec-number&gt;26&lt;/rec-number&gt;&lt;foreign-keys&gt;&lt;key app="EN" db-id="arvvpdd2axrst1ea0ec5sexcpsxfetwvtdav" timestamp="1651591102" guid="fba30a9a-a216-4988-b05e-5433aa8d81c2"&gt;26&lt;/key&gt;&lt;/foreign-keys&gt;&lt;ref-type name="Journal Article"&gt;17&lt;/ref-type&gt;&lt;contributors&gt;&lt;authors&gt;&lt;author&gt;Habel, Jan Christian&lt;/author&gt;&lt;author&gt;Samways, Michael J&lt;/author&gt;&lt;author&gt;Schmitt, Thomas&lt;/author&gt;&lt;/authors&gt;&lt;/contributors&gt;&lt;titles&gt;&lt;title&gt;Mitigating the precipitous decline of terrestrial European insects: Requirements for a new strategy&lt;/title&gt;&lt;secondary-title&gt;Biodiversity and Conservation&lt;/secondary-title&gt;&lt;/titles&gt;&lt;periodical&gt;&lt;full-title&gt;Biodiversity and Conservation&lt;/full-title&gt;&lt;/periodical&gt;&lt;pages&gt;1343-1360&lt;/pages&gt;&lt;volume&gt;28&lt;/volume&gt;&lt;number&gt;6&lt;/number&gt;&lt;dates&gt;&lt;year&gt;2019&lt;/year&gt;&lt;/dates&gt;&lt;isbn&gt;1572-9710&lt;/isbn&gt;&lt;urls&gt;&lt;/urls&gt;&lt;/record&gt;&lt;/Cite&gt;&lt;/EndNote&gt;</w:instrText>
      </w:r>
      <w:r w:rsidR="00EA56B4" w:rsidRPr="00397DBF">
        <w:fldChar w:fldCharType="separate"/>
      </w:r>
      <w:r w:rsidR="009B45A0">
        <w:rPr>
          <w:noProof/>
        </w:rPr>
        <w:t>(Habel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EA56B4" w:rsidRPr="00397DBF">
        <w:fldChar w:fldCharType="end"/>
      </w:r>
      <w:r w:rsidR="00271CF8" w:rsidRPr="00397DBF">
        <w:t xml:space="preserve">, </w:t>
      </w:r>
      <w:r w:rsidR="008625C0" w:rsidRPr="00397DBF">
        <w:t>while biological pest control is a highly value</w:t>
      </w:r>
      <w:r w:rsidR="008B6EF3" w:rsidRPr="00397DBF">
        <w:t>d</w:t>
      </w:r>
      <w:r w:rsidR="008625C0" w:rsidRPr="00397DBF">
        <w:t xml:space="preserve"> service provided by Lepidoptera, Diptera, </w:t>
      </w:r>
      <w:r w:rsidR="008B6EF3" w:rsidRPr="00397DBF">
        <w:t>Coleoptera</w:t>
      </w:r>
      <w:r w:rsidR="008625C0" w:rsidRPr="00397DBF">
        <w:t xml:space="preserve">, </w:t>
      </w:r>
      <w:r w:rsidR="008B6EF3" w:rsidRPr="00397DBF">
        <w:t>and Odonata</w:t>
      </w:r>
      <w:r w:rsidR="00EE6B43" w:rsidRPr="00397DBF">
        <w:t>.</w:t>
      </w:r>
      <w:r w:rsidR="008B6EF3" w:rsidRPr="00397DBF">
        <w:t xml:space="preserve"> </w:t>
      </w:r>
      <w:r w:rsidR="00EE6B43" w:rsidRPr="00397DBF">
        <w:t>Insects recycl</w:t>
      </w:r>
      <w:r w:rsidR="00AD335A">
        <w:t>e</w:t>
      </w:r>
      <w:r w:rsidR="00EE6B43" w:rsidRPr="00397DBF">
        <w:t xml:space="preserve"> organic matter, and a</w:t>
      </w:r>
      <w:r w:rsidR="00AD335A">
        <w:t>re</w:t>
      </w:r>
      <w:r w:rsidR="00EE6B43" w:rsidRPr="00397DBF">
        <w:t xml:space="preserve"> a major link in the food web between primary producers and consumers </w:t>
      </w:r>
      <w:r w:rsidR="008B6EF3" w:rsidRPr="00397DBF">
        <w:fldChar w:fldCharType="begin"/>
      </w:r>
      <w:r w:rsidR="009B45A0">
        <w:instrText xml:space="preserve"> ADDIN EN.CITE &lt;EndNote&gt;&lt;Cite&gt;&lt;Author&gt;Sánchez-Bayo&lt;/Author&gt;&lt;Year&gt;2019&lt;/Year&gt;&lt;RecNum&gt;6&lt;/RecNum&gt;&lt;IDText&gt;Worldwide decline of the entomofauna: A review of its drivers&lt;/IDText&gt;&lt;DisplayText&gt;(Sánchez-Bayo and Wyckhuys, 2019; Wagner&lt;style face="italic"&gt; et al.&lt;/style&gt;, 2021b)&lt;/DisplayText&gt;&lt;record&gt;&lt;rec-number&gt;6&lt;/rec-number&gt;&lt;foreign-keys&gt;&lt;key app="EN" db-id="arvvpdd2axrst1ea0ec5sexcpsxfetwvtdav" timestamp="1651591101" guid="4d2cb75c-45ad-4182-a0ae-d4592eda573b"&gt;6&lt;/key&gt;&lt;/foreign-keys&gt;&lt;ref-type name="Journal Article"&gt;17&lt;/ref-type&gt;&lt;contributors&gt;&lt;authors&gt;&lt;author&gt;Sánchez-Bayo, Francisco&lt;/author&gt;&lt;author&gt;Wyckhuys, Kris AG&lt;/author&gt;&lt;/authors&gt;&lt;/contributors&gt;&lt;titles&gt;&lt;title&gt;Worldwide decline of the entomofauna: A review of its drivers&lt;/title&gt;&lt;secondary-title&gt;Biological conservation&lt;/secondary-title&gt;&lt;/titles&gt;&lt;periodical&gt;&lt;full-title&gt;Biological conservation&lt;/full-title&gt;&lt;/periodical&gt;&lt;pages&gt;8-27&lt;/pages&gt;&lt;volume&gt;232&lt;/volume&gt;&lt;dates&gt;&lt;year&gt;2019&lt;/year&gt;&lt;/dates&gt;&lt;isbn&gt;0006-3207&lt;/isbn&gt;&lt;urls&gt;&lt;/urls&gt;&lt;/record&gt;&lt;/Cite&gt;&lt;Cite&gt;&lt;Author&gt;Wagner&lt;/Author&gt;&lt;Year&gt;2021&lt;/Year&gt;&lt;RecNum&gt;8&lt;/RecNum&gt;&lt;IDText&gt;Insect decline in the Anthropocene: Death by a thousand cuts&lt;/IDText&gt;&lt;record&gt;&lt;rec-number&gt;8&lt;/rec-number&gt;&lt;foreign-keys&gt;&lt;key app="EN" db-id="arvvpdd2axrst1ea0ec5sexcpsxfetwvtdav" timestamp="1651591101" guid="408a729b-e8ed-40ec-9bab-614d2c83efb1"&gt;8&lt;/key&gt;&lt;/foreign-keys&gt;&lt;ref-type name="Journal Article"&gt;17&lt;/ref-type&gt;&lt;contributors&gt;&lt;authors&gt;&lt;author&gt;Wagner, David L&lt;/author&gt;&lt;author&gt;Grames, Eliza M&lt;/author&gt;&lt;author&gt;Forister, Matthew L&lt;/author&gt;&lt;author&gt;Berenbaum, May R&lt;/author&gt;&lt;author&gt;Stopak, David&lt;/author&gt;&lt;/authors&gt;&lt;/contributors&gt;&lt;titles&gt;&lt;title&gt;Insect decline in the Anthropocene: Death by a thousand cuts&lt;/title&gt;&lt;secondary-title&gt;Proceedings of the National Academy of Sciences&lt;/secondary-title&gt;&lt;/titles&gt;&lt;periodical&gt;&lt;full-title&gt;Proceedings of the National Academy of Sciences&lt;/full-title&gt;&lt;/periodical&gt;&lt;volume&gt;118&lt;/volume&gt;&lt;number&gt;2&lt;/number&gt;&lt;dates&gt;&lt;year&gt;2021&lt;/year&gt;&lt;/dates&gt;&lt;isbn&gt;0027-8424&lt;/isbn&gt;&lt;urls&gt;&lt;/urls&gt;&lt;/record&gt;&lt;/Cite&gt;&lt;/EndNote&gt;</w:instrText>
      </w:r>
      <w:r w:rsidR="008B6EF3" w:rsidRPr="00397DBF">
        <w:fldChar w:fldCharType="separate"/>
      </w:r>
      <w:r w:rsidR="009B45A0">
        <w:rPr>
          <w:noProof/>
        </w:rPr>
        <w:t>(Sánchez-Bayo and Wyckhuys, 2019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b)</w:t>
      </w:r>
      <w:r w:rsidR="008B6EF3" w:rsidRPr="00397DBF">
        <w:fldChar w:fldCharType="end"/>
      </w:r>
      <w:r w:rsidR="008B6EF3" w:rsidRPr="00397DBF">
        <w:t xml:space="preserve">. </w:t>
      </w:r>
      <w:r w:rsidR="00C854EC" w:rsidRPr="00397DBF">
        <w:t xml:space="preserve">Without these services, we threaten global ecosystem health </w:t>
      </w:r>
      <w:r w:rsidR="005A792A" w:rsidRPr="00397DBF">
        <w:t xml:space="preserve">and food security </w:t>
      </w:r>
      <w:r w:rsidR="005A792A" w:rsidRPr="00397DBF">
        <w:fldChar w:fldCharType="begin"/>
      </w:r>
      <w:r w:rsidR="009B45A0">
        <w:instrText xml:space="preserve"> ADDIN EN.CITE &lt;EndNote&gt;&lt;Cite&gt;&lt;Author&gt;Powney&lt;/Author&gt;&lt;Year&gt;2019&lt;/Year&gt;&lt;RecNum&gt;5&lt;/RecNum&gt;&lt;IDText&gt;Widespread losses of pollinating insects in Britain&lt;/IDText&gt;&lt;DisplayText&gt;(Powney&lt;style face="italic"&gt; et al.&lt;/style&gt;, 2019)&lt;/DisplayText&gt;&lt;record&gt;&lt;rec-number&gt;5&lt;/rec-number&gt;&lt;foreign-keys&gt;&lt;key app="EN" db-id="arvvpdd2axrst1ea0ec5sexcpsxfetwvtdav" timestamp="1651591101" guid="84a687f5-ff98-4741-82b2-61228532a28b"&gt;5&lt;/key&gt;&lt;/foreign-keys&gt;&lt;ref-type name="Journal Article"&gt;17&lt;/ref-type&gt;&lt;contributors&gt;&lt;authors&gt;&lt;author&gt;Powney, Gary D&lt;/author&gt;&lt;author&gt;Carvell, Claire&lt;/author&gt;&lt;author&gt;Edwards, Mike&lt;/author&gt;&lt;author&gt;Morris, Roger KA&lt;/author&gt;&lt;author&gt;Roy, Helen E&lt;/author&gt;&lt;author&gt;Woodcock, Ben A&lt;/author&gt;&lt;author&gt;Isaac, Nick JB&lt;/author&gt;&lt;/authors&gt;&lt;/contributors&gt;&lt;titles&gt;&lt;title&gt;Widespread losses of pollinating insects in Britain&lt;/title&gt;&lt;secondary-title&gt;Nature communications&lt;/secondary-title&gt;&lt;/titles&gt;&lt;periodical&gt;&lt;full-title&gt;Nature communications&lt;/full-title&gt;&lt;/periodical&gt;&lt;pages&gt;1-6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="005A792A" w:rsidRPr="00397DBF">
        <w:fldChar w:fldCharType="separate"/>
      </w:r>
      <w:r w:rsidR="009B45A0">
        <w:rPr>
          <w:noProof/>
        </w:rPr>
        <w:t>(Pown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5A792A" w:rsidRPr="00397DBF">
        <w:fldChar w:fldCharType="end"/>
      </w:r>
      <w:r w:rsidR="00A32C85" w:rsidRPr="00397DBF">
        <w:t xml:space="preserve">, which </w:t>
      </w:r>
      <w:r w:rsidR="00E3397A" w:rsidRPr="00397DBF">
        <w:t xml:space="preserve">is </w:t>
      </w:r>
      <w:r w:rsidR="000208F5" w:rsidRPr="00397DBF">
        <w:t xml:space="preserve">particularly </w:t>
      </w:r>
      <w:r w:rsidR="00E3397A" w:rsidRPr="00397DBF">
        <w:t>apparent</w:t>
      </w:r>
      <w:r w:rsidR="000208F5" w:rsidRPr="00397DBF">
        <w:t xml:space="preserve"> </w:t>
      </w:r>
      <w:r w:rsidR="00C63A72">
        <w:t>in</w:t>
      </w:r>
      <w:r w:rsidR="000208F5" w:rsidRPr="00397DBF">
        <w:t xml:space="preserve"> the global south where rel</w:t>
      </w:r>
      <w:r w:rsidR="003E194F" w:rsidRPr="00397DBF">
        <w:t>iance</w:t>
      </w:r>
      <w:r w:rsidR="000208F5" w:rsidRPr="00397DBF">
        <w:t xml:space="preserve"> on</w:t>
      </w:r>
      <w:r w:rsidR="00A24EE0" w:rsidRPr="00397DBF">
        <w:t xml:space="preserve"> insect pollinated crops</w:t>
      </w:r>
      <w:r w:rsidR="003E194F" w:rsidRPr="00397DBF">
        <w:t xml:space="preserve"> is high</w:t>
      </w:r>
      <w:r w:rsidR="00A24EE0" w:rsidRPr="00397DBF">
        <w:t xml:space="preserve"> </w:t>
      </w:r>
      <w:r w:rsidR="00A24EE0" w:rsidRPr="00397DBF">
        <w:fldChar w:fldCharType="begin"/>
      </w:r>
      <w:r w:rsidR="009B45A0">
        <w:instrText xml:space="preserve"> ADDIN EN.CITE &lt;EndNote&gt;&lt;Cite&gt;&lt;Author&gt;Dicks&lt;/Author&gt;&lt;Year&gt;2021&lt;/Year&gt;&lt;RecNum&gt;39&lt;/RecNum&gt;&lt;IDText&gt;A global-scale expert assessment of drivers and risks associated with pollinator decline&lt;/IDText&gt;&lt;DisplayText&gt;(Dicks&lt;style face="italic"&gt; et al.&lt;/style&gt;, 2021)&lt;/DisplayText&gt;&lt;record&gt;&lt;rec-number&gt;39&lt;/rec-number&gt;&lt;foreign-keys&gt;&lt;key app="EN" db-id="arvvpdd2axrst1ea0ec5sexcpsxfetwvtdav" timestamp="1651591103" guid="cf7740bb-6241-4f9b-99ce-cf20a75a4ee1"&gt;39&lt;/key&gt;&lt;/foreign-keys&gt;&lt;ref-type name="Journal Article"&gt;17&lt;/ref-type&gt;&lt;contributors&gt;&lt;authors&gt;&lt;author&gt;Dicks, Lynn V&lt;/author&gt;&lt;author&gt;Breeze, Tom D&lt;/author&gt;&lt;author&gt;Ngo, Hien T&lt;/author&gt;&lt;author&gt;Senapathi, Deepa&lt;/author&gt;&lt;author&gt;An, Jiandong&lt;/author&gt;&lt;author&gt;Aizen, Marcelo A&lt;/author&gt;&lt;author&gt;Basu, Parthiba&lt;/author&gt;&lt;author&gt;Buchori, Damayanti&lt;/author&gt;&lt;author&gt;Galetto, Leonardo&lt;/author&gt;&lt;author&gt;Garibaldi, Lucas A&lt;/author&gt;&lt;/authors&gt;&lt;/contributors&gt;&lt;titles&gt;&lt;title&gt;A global-scale expert assessment of drivers and risks associated with pollinator decline&lt;/title&gt;&lt;secondary-title&gt;Nature Ecology &amp;amp; Evolution&lt;/secondary-title&gt;&lt;/titles&gt;&lt;periodical&gt;&lt;full-title&gt;Nature ecology &amp;amp; evolution&lt;/full-title&gt;&lt;/periodical&gt;&lt;pages&gt;1453-1461&lt;/pages&gt;&lt;volume&gt;5&lt;/volume&gt;&lt;number&gt;10&lt;/number&gt;&lt;dates&gt;&lt;year&gt;2021&lt;/year&gt;&lt;/dates&gt;&lt;isbn&gt;2397-334X&lt;/isbn&gt;&lt;urls&gt;&lt;/urls&gt;&lt;/record&gt;&lt;/Cite&gt;&lt;/EndNote&gt;</w:instrText>
      </w:r>
      <w:r w:rsidR="00A24EE0" w:rsidRPr="00397DBF">
        <w:fldChar w:fldCharType="separate"/>
      </w:r>
      <w:r w:rsidR="009B45A0">
        <w:rPr>
          <w:noProof/>
        </w:rPr>
        <w:t>(Dick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)</w:t>
      </w:r>
      <w:r w:rsidR="00A24EE0" w:rsidRPr="00397DBF">
        <w:fldChar w:fldCharType="end"/>
      </w:r>
      <w:r w:rsidR="00A24EE0" w:rsidRPr="00397DBF">
        <w:t>.</w:t>
      </w:r>
      <w:r w:rsidR="00A6182D" w:rsidRPr="00397DBF">
        <w:t xml:space="preserve"> Despite </w:t>
      </w:r>
      <w:r w:rsidR="00A32C85" w:rsidRPr="00397DBF">
        <w:t>considerable</w:t>
      </w:r>
      <w:r w:rsidR="00A6182D" w:rsidRPr="00397DBF">
        <w:t xml:space="preserve"> variation in methodology and conclusions </w:t>
      </w:r>
      <w:r w:rsidR="00B0123C">
        <w:t xml:space="preserve">of </w:t>
      </w:r>
      <w:r w:rsidR="00C63A72">
        <w:t>studies</w:t>
      </w:r>
      <w:r w:rsidR="00B0123C" w:rsidRPr="00B0123C">
        <w:t xml:space="preserve"> </w:t>
      </w:r>
      <w:r w:rsidR="00B0123C" w:rsidRPr="00397DBF">
        <w:t>o</w:t>
      </w:r>
      <w:r w:rsidR="00B0123C">
        <w:t>n</w:t>
      </w:r>
      <w:r w:rsidR="00B0123C" w:rsidRPr="00B0123C">
        <w:t xml:space="preserve"> population trends</w:t>
      </w:r>
      <w:r w:rsidR="00A6182D" w:rsidRPr="00397DBF">
        <w:t xml:space="preserve">, </w:t>
      </w:r>
      <w:r w:rsidR="005E1C71" w:rsidRPr="00397DBF">
        <w:t xml:space="preserve">we have enough evidence to warrant immediate </w:t>
      </w:r>
      <w:r w:rsidR="0013212F" w:rsidRPr="00397DBF">
        <w:t>further study</w:t>
      </w:r>
      <w:r w:rsidR="003A3A23">
        <w:t xml:space="preserve"> </w:t>
      </w:r>
      <w:r w:rsidR="0013212F" w:rsidRPr="00397DBF">
        <w:t xml:space="preserve">and action </w:t>
      </w:r>
      <w:r w:rsidR="0013212F" w:rsidRPr="00397DBF">
        <w:fldChar w:fldCharType="begin"/>
      </w:r>
      <w:r w:rsidR="009B45A0">
        <w:instrText xml:space="preserve"> ADDIN EN.CITE &lt;EndNote&gt;&lt;Cite&gt;&lt;Author&gt;Montgomery&lt;/Author&gt;&lt;Year&gt;2020&lt;/Year&gt;&lt;RecNum&gt;32&lt;/RecNum&gt;&lt;IDText&gt;Is the insect apocalypse upon us? How to find out&lt;/IDText&gt;&lt;DisplayText&gt;(Montgomery&lt;style face="italic"&gt; et al.&lt;/style&gt;, 2020)&lt;/DisplayText&gt;&lt;record&gt;&lt;rec-number&gt;32&lt;/rec-number&gt;&lt;foreign-keys&gt;&lt;key app="EN" db-id="arvvpdd2axrst1ea0ec5sexcpsxfetwvtdav" timestamp="1651591102" guid="9cd559cd-3f5d-4629-b005-a531e94a9e5a"&gt;32&lt;/key&gt;&lt;/foreign-keys&gt;&lt;ref-type name="Journal Article"&gt;17&lt;/ref-type&gt;&lt;contributors&gt;&lt;authors&gt;&lt;author&gt;Montgomery, Graham A&lt;/author&gt;&lt;author&gt;Dunn, Robert R&lt;/author&gt;&lt;author&gt;Fox, Richard&lt;/author&gt;&lt;author&gt;Jongejans, Eelke&lt;/author&gt;&lt;author&gt;Leather, Simon R&lt;/author&gt;&lt;author&gt;Saunders, Manu E&lt;/author&gt;&lt;author&gt;Shortall, Chris R&lt;/author&gt;&lt;author&gt;Tingley, Morgan W&lt;/author&gt;&lt;author&gt;Wagner, David L&lt;/author&gt;&lt;/authors&gt;&lt;/contributors&gt;&lt;titles&gt;&lt;title&gt;Is the insect apocalypse upon us? How to find out&lt;/title&gt;&lt;secondary-title&gt;Biological Conservation&lt;/secondary-title&gt;&lt;/titles&gt;&lt;periodical&gt;&lt;full-title&gt;Biological conservation&lt;/full-title&gt;&lt;/periodical&gt;&lt;pages&gt;108327&lt;/pages&gt;&lt;volume&gt;241&lt;/volume&gt;&lt;dates&gt;&lt;year&gt;2020&lt;/year&gt;&lt;/dates&gt;&lt;isbn&gt;0006-3207&lt;/isbn&gt;&lt;urls&gt;&lt;/urls&gt;&lt;/record&gt;&lt;/Cite&gt;&lt;/EndNote&gt;</w:instrText>
      </w:r>
      <w:r w:rsidR="0013212F" w:rsidRPr="00397DBF">
        <w:fldChar w:fldCharType="separate"/>
      </w:r>
      <w:r w:rsidR="009B45A0">
        <w:rPr>
          <w:noProof/>
        </w:rPr>
        <w:t>(Montgomer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13212F" w:rsidRPr="00397DBF">
        <w:fldChar w:fldCharType="end"/>
      </w:r>
      <w:r w:rsidR="0013212F" w:rsidRPr="00397DBF">
        <w:t>.</w:t>
      </w:r>
      <w:r w:rsidR="00A24EE0" w:rsidRPr="00397DBF">
        <w:t xml:space="preserve"> </w:t>
      </w:r>
    </w:p>
    <w:p w14:paraId="1FC2EE32" w14:textId="38721332" w:rsidR="00AB6151" w:rsidRPr="00AB6151" w:rsidRDefault="000B2705" w:rsidP="008B4D0D">
      <w:pPr>
        <w:jc w:val="both"/>
      </w:pPr>
      <w:r w:rsidRPr="00397DBF">
        <w:t>Insects face a multitude of threats</w:t>
      </w:r>
      <w:r w:rsidR="00C50D7B" w:rsidRPr="00397DBF">
        <w:t>, with habitat and climate change most widely discussed</w:t>
      </w:r>
      <w:r w:rsidR="004E284E">
        <w:t xml:space="preserve"> </w:t>
      </w:r>
      <w:r w:rsidR="004E284E">
        <w:fldChar w:fldCharType="begin"/>
      </w:r>
      <w:r w:rsidR="009B45A0">
        <w:instrText xml:space="preserve"> ADDIN EN.CITE &lt;EndNote&gt;&lt;Cite&gt;&lt;Author&gt;Outhwaite&lt;/Author&gt;&lt;Year&gt;2022&lt;/Year&gt;&lt;RecNum&gt;43&lt;/RecNum&gt;&lt;IDText&gt;Agriculture and climate change reshape insect biodiversity worldwide&lt;/IDText&gt;&lt;DisplayText&gt;(Outhwaite&lt;style face="italic"&gt; et al.&lt;/style&gt;, 2022)&lt;/DisplayText&gt;&lt;record&gt;&lt;rec-number&gt;43&lt;/rec-number&gt;&lt;foreign-keys&gt;&lt;key app="EN" db-id="arvvpdd2axrst1ea0ec5sexcpsxfetwvtdav" timestamp="1651591103" guid="acd4cece-8c9e-4623-bd16-c4949b47409b"&gt;43&lt;/key&gt;&lt;/foreign-keys&gt;&lt;ref-type name="Journal Article"&gt;17&lt;/ref-type&gt;&lt;contributors&gt;&lt;authors&gt;&lt;author&gt;Outhwaite, Charlotte&lt;/author&gt;&lt;author&gt;McCann, Peter&lt;/author&gt;&lt;author&gt;Newbold, Tim&lt;/author&gt;&lt;/authors&gt;&lt;/contributors&gt;&lt;titles&gt;&lt;title&gt;Agriculture and climate change reshape insect biodiversity worldwide&lt;/title&gt;&lt;secondary-title&gt;Nature&lt;/secondary-title&gt;&lt;/titles&gt;&lt;periodical&gt;&lt;full-title&gt;Nature&lt;/full-title&gt;&lt;/periodical&gt;&lt;dates&gt;&lt;year&gt;2022&lt;/year&gt;&lt;/dates&gt;&lt;urls&gt;&lt;/urls&gt;&lt;/record&gt;&lt;/Cite&gt;&lt;/EndNote&gt;</w:instrText>
      </w:r>
      <w:r w:rsidR="004E284E">
        <w:fldChar w:fldCharType="separate"/>
      </w:r>
      <w:r w:rsidR="009B45A0">
        <w:rPr>
          <w:noProof/>
        </w:rPr>
        <w:t>(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2)</w:t>
      </w:r>
      <w:r w:rsidR="004E284E">
        <w:fldChar w:fldCharType="end"/>
      </w:r>
      <w:r w:rsidR="00A239B4" w:rsidRPr="00397DBF">
        <w:t xml:space="preserve">. Habitat change </w:t>
      </w:r>
      <w:r w:rsidR="009976B9" w:rsidRPr="00397DBF">
        <w:t>encompasses</w:t>
      </w:r>
      <w:r w:rsidR="00A239B4" w:rsidRPr="00397DBF">
        <w:t xml:space="preserve"> </w:t>
      </w:r>
      <w:r w:rsidR="009976B9" w:rsidRPr="00397DBF">
        <w:t>land-use change</w:t>
      </w:r>
      <w:r w:rsidR="00CC7EFF" w:rsidRPr="00397DBF">
        <w:t>, pollution, and invasive species</w:t>
      </w:r>
      <w:r w:rsidR="00574477" w:rsidRPr="00397DBF">
        <w:t xml:space="preserve"> </w:t>
      </w:r>
      <w:r w:rsidR="00574477" w:rsidRPr="00397DBF">
        <w:fldChar w:fldCharType="begin">
          <w:fldData xml:space="preserve">PEVuZE5vdGU+PENpdGU+PEF1dGhvcj5Tw6FuY2hlei1CYXlvPC9BdXRob3I+PFllYXI+MjAxOTwv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Tw6FuY2hlei1CYXlvPC9BdXRob3I+PFllYXI+MjAxOTwv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</w:fldData>
        </w:fldChar>
      </w:r>
      <w:r w:rsidR="009B45A0">
        <w:instrText xml:space="preserve"> ADDIN EN.CITE.DATA </w:instrText>
      </w:r>
      <w:r w:rsidR="009B45A0">
        <w:fldChar w:fldCharType="end"/>
      </w:r>
      <w:r w:rsidR="00574477" w:rsidRPr="00397DBF">
        <w:fldChar w:fldCharType="separate"/>
      </w:r>
      <w:r w:rsidR="009B45A0">
        <w:rPr>
          <w:noProof/>
        </w:rPr>
        <w:t>(Habel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Pown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Sánchez-Bayo and Wyckhuys, 2019)</w:t>
      </w:r>
      <w:r w:rsidR="00574477" w:rsidRPr="00397DBF">
        <w:fldChar w:fldCharType="end"/>
      </w:r>
      <w:r w:rsidR="00574477" w:rsidRPr="00397DBF">
        <w:t xml:space="preserve">. </w:t>
      </w:r>
      <w:r w:rsidR="00EB70C2">
        <w:t>Of these, l</w:t>
      </w:r>
      <w:r w:rsidR="005116EB" w:rsidRPr="00397DBF">
        <w:t>and-use</w:t>
      </w:r>
      <w:r w:rsidR="00341D50">
        <w:t xml:space="preserve"> change </w:t>
      </w:r>
      <w:r w:rsidR="00341D50" w:rsidRPr="00341D50">
        <w:t>(including agricultural intensification, urbanisation,</w:t>
      </w:r>
      <w:r w:rsidR="002E2194">
        <w:t xml:space="preserve"> and</w:t>
      </w:r>
      <w:r w:rsidR="00341D50" w:rsidRPr="00341D50">
        <w:t xml:space="preserve"> industrialisation)</w:t>
      </w:r>
      <w:r w:rsidR="005116EB" w:rsidRPr="00397DBF">
        <w:t xml:space="preserve"> </w:t>
      </w:r>
      <w:r w:rsidR="00B61C56" w:rsidRPr="00397DBF">
        <w:t xml:space="preserve">has been </w:t>
      </w:r>
      <w:r w:rsidR="002C2291" w:rsidRPr="00397DBF">
        <w:t>identifie</w:t>
      </w:r>
      <w:r w:rsidR="00AB4952" w:rsidRPr="00397DBF">
        <w:t>d</w:t>
      </w:r>
      <w:r w:rsidR="002C2291" w:rsidRPr="00397DBF">
        <w:t xml:space="preserve"> as a predictor </w:t>
      </w:r>
      <w:r w:rsidR="007B67A5">
        <w:t>of</w:t>
      </w:r>
      <w:r w:rsidR="005116EB" w:rsidRPr="00397DBF">
        <w:t xml:space="preserve"> </w:t>
      </w:r>
      <w:r w:rsidR="00DF2177">
        <w:t xml:space="preserve">species </w:t>
      </w:r>
      <w:r w:rsidR="005116EB" w:rsidRPr="00397DBF">
        <w:t xml:space="preserve">occurrence </w:t>
      </w:r>
      <w:r w:rsidR="006D6E4B" w:rsidRPr="00397DBF">
        <w:t>by</w:t>
      </w:r>
      <w:r w:rsidR="002E2194">
        <w:t xml:space="preserve"> several studies</w:t>
      </w:r>
      <w:r w:rsidR="006D6E4B" w:rsidRPr="00397DBF">
        <w:t xml:space="preserve"> </w:t>
      </w:r>
      <w:r w:rsidR="006D6E4B" w:rsidRPr="00397DBF">
        <w:fldChar w:fldCharType="begin">
          <w:fldData xml:space="preserve">PEVuZE5vdGU+PENpdGU+PEF1dGhvcj5OZXdib2xkPC9BdXRob3I+PFllYXI+MjAxNDwvWWVhcj48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</w:fldData>
        </w:fldChar>
      </w:r>
      <w:r w:rsidR="00854102">
        <w:instrText xml:space="preserve"> ADDIN EN.CITE </w:instrText>
      </w:r>
      <w:r w:rsidR="00854102">
        <w:fldChar w:fldCharType="begin">
          <w:fldData xml:space="preserve">PEVuZE5vdGU+PENpdGU+PEF1dGhvcj5OZXdib2xkPC9BdXRob3I+PFllYXI+MjAxNDwvWWVhcj48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</w:fldData>
        </w:fldChar>
      </w:r>
      <w:r w:rsidR="00854102">
        <w:instrText xml:space="preserve"> ADDIN EN.CITE.DATA </w:instrText>
      </w:r>
      <w:r w:rsidR="00854102">
        <w:fldChar w:fldCharType="end"/>
      </w:r>
      <w:r w:rsidR="006D6E4B" w:rsidRPr="00397DBF">
        <w:fldChar w:fldCharType="separate"/>
      </w:r>
      <w:r w:rsidR="00854102">
        <w:rPr>
          <w:noProof/>
        </w:rPr>
        <w:t>(Newbold</w:t>
      </w:r>
      <w:r w:rsidR="00854102" w:rsidRPr="00854102">
        <w:rPr>
          <w:i/>
          <w:noProof/>
        </w:rPr>
        <w:t xml:space="preserve"> et al.</w:t>
      </w:r>
      <w:r w:rsidR="00854102">
        <w:rPr>
          <w:noProof/>
        </w:rPr>
        <w:t>, 2014; Gray</w:t>
      </w:r>
      <w:r w:rsidR="00854102" w:rsidRPr="00854102">
        <w:rPr>
          <w:i/>
          <w:noProof/>
        </w:rPr>
        <w:t xml:space="preserve"> et al.</w:t>
      </w:r>
      <w:r w:rsidR="00854102">
        <w:rPr>
          <w:noProof/>
        </w:rPr>
        <w:t>, 2016; Newbold</w:t>
      </w:r>
      <w:r w:rsidR="00854102" w:rsidRPr="00854102">
        <w:rPr>
          <w:i/>
          <w:noProof/>
        </w:rPr>
        <w:t xml:space="preserve"> et al.</w:t>
      </w:r>
      <w:r w:rsidR="00854102">
        <w:rPr>
          <w:noProof/>
        </w:rPr>
        <w:t>, 2016)</w:t>
      </w:r>
      <w:r w:rsidR="006D6E4B" w:rsidRPr="00397DBF">
        <w:fldChar w:fldCharType="end"/>
      </w:r>
      <w:r w:rsidR="00AB4952" w:rsidRPr="00397DBF">
        <w:t xml:space="preserve"> though there are </w:t>
      </w:r>
      <w:r w:rsidR="00644107" w:rsidRPr="00397DBF">
        <w:t>substantial differences</w:t>
      </w:r>
      <w:r w:rsidR="0014593C">
        <w:t xml:space="preserve"> in effect</w:t>
      </w:r>
      <w:r w:rsidR="00644107" w:rsidRPr="00397DBF">
        <w:t xml:space="preserve"> between </w:t>
      </w:r>
      <w:r w:rsidR="00952FE7" w:rsidRPr="00397DBF">
        <w:t xml:space="preserve">tropical and non-tropical habitats </w:t>
      </w:r>
      <w:r w:rsidR="00952FE7" w:rsidRPr="00397DBF">
        <w:fldChar w:fldCharType="begin"/>
      </w:r>
      <w:r w:rsidR="009B45A0">
        <w:instrText xml:space="preserve"> ADDIN EN.CITE &lt;EndNote&gt;&lt;Cite&gt;&lt;Author&gt;Millard&lt;/Author&gt;&lt;Year&gt;2021&lt;/Year&gt;&lt;RecNum&gt;17&lt;/RecNum&gt;&lt;IDText&gt;Global effects of land-use intensity on local pollinator biodiversity&lt;/IDText&gt;&lt;DisplayText&gt;(Millard&lt;style face="italic"&gt; et al.&lt;/style&gt;, 2021)&lt;/DisplayText&gt;&lt;record&gt;&lt;rec-number&gt;17&lt;/rec-number&gt;&lt;foreign-keys&gt;&lt;key app="EN" db-id="arvvpdd2axrst1ea0ec5sexcpsxfetwvtdav" timestamp="1651591102" guid="4246809b-a230-4505-ade5-a08886d427b9"&gt;17&lt;/key&gt;&lt;/foreign-keys&gt;&lt;ref-type name="Journal Article"&gt;17&lt;/ref-type&gt;&lt;contributors&gt;&lt;authors&gt;&lt;author&gt;Millard, Joseph&lt;/author&gt;&lt;author&gt;Outhwaite, Charlotte L&lt;/author&gt;&lt;author&gt;Kinnersley, Robyn&lt;/author&gt;&lt;author&gt;Freeman, Robin&lt;/author&gt;&lt;author&gt;Gregory, Richard D&lt;/author&gt;&lt;author&gt;Adedoja, Opeyemi&lt;/author&gt;&lt;author&gt;Gavini, Sabrina&lt;/author&gt;&lt;author&gt;Kioko, Esther&lt;/author&gt;&lt;author&gt;Kuhlmann, Michael&lt;/author&gt;&lt;author&gt;Ollerton, Jeff&lt;/author&gt;&lt;/authors&gt;&lt;/contributors&gt;&lt;titles&gt;&lt;title&gt;Global effects of land-use intensity on local pollinator biodiversity&lt;/title&gt;&lt;secondary-title&gt;Nature communications&lt;/secondary-title&gt;&lt;/titles&gt;&lt;periodical&gt;&lt;full-title&gt;Nature communications&lt;/full-title&gt;&lt;/periodical&gt;&lt;pages&gt;1-11&lt;/pages&gt;&lt;volume&gt;12&lt;/volume&gt;&lt;number&gt;1&lt;/number&gt;&lt;dates&gt;&lt;year&gt;2021&lt;/year&gt;&lt;/dates&gt;&lt;isbn&gt;2041-1723&lt;/isbn&gt;&lt;urls&gt;&lt;/urls&gt;&lt;/record&gt;&lt;/Cite&gt;&lt;/EndNote&gt;</w:instrText>
      </w:r>
      <w:r w:rsidR="00952FE7" w:rsidRPr="00397DBF">
        <w:fldChar w:fldCharType="separate"/>
      </w:r>
      <w:r w:rsidR="009B45A0">
        <w:rPr>
          <w:noProof/>
        </w:rPr>
        <w:t>(Millard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)</w:t>
      </w:r>
      <w:r w:rsidR="00952FE7" w:rsidRPr="00397DBF">
        <w:fldChar w:fldCharType="end"/>
      </w:r>
      <w:r w:rsidR="00952FE7" w:rsidRPr="00397DBF">
        <w:t xml:space="preserve">. </w:t>
      </w:r>
      <w:r w:rsidR="005309B2">
        <w:t>Contrastingly</w:t>
      </w:r>
      <w:r w:rsidR="00703177" w:rsidRPr="00397DBF">
        <w:t xml:space="preserve">, </w:t>
      </w:r>
      <w:r w:rsidR="00C8513B" w:rsidRPr="00397DBF">
        <w:fldChar w:fldCharType="begin">
          <w:fldData xml:space="preserve">PEVuZE5vdGU+PENpdGUgQXV0aG9yWWVhcj0iMSI+PEF1dGhvcj5MaXN0ZXI8L0F1dGhvcj48WWVh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gQXV0aG9yWWVhcj0iMSI+PEF1dGhvcj5MaXN0ZXI8L0F1dGhvcj48WWVh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=
</w:fldData>
        </w:fldChar>
      </w:r>
      <w:r w:rsidR="009B45A0">
        <w:instrText xml:space="preserve"> ADDIN EN.CITE.DATA </w:instrText>
      </w:r>
      <w:r w:rsidR="009B45A0">
        <w:fldChar w:fldCharType="end"/>
      </w:r>
      <w:r w:rsidR="00C8513B" w:rsidRPr="00397DBF">
        <w:fldChar w:fldCharType="separate"/>
      </w:r>
      <w:r w:rsidR="009B45A0">
        <w:rPr>
          <w:noProof/>
        </w:rPr>
        <w:t>Deutsch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08); Lister and Garcia (2018); Soroy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C8513B" w:rsidRPr="00397DBF">
        <w:fldChar w:fldCharType="end"/>
      </w:r>
      <w:r w:rsidR="00C8513B" w:rsidRPr="00397DBF">
        <w:t xml:space="preserve"> </w:t>
      </w:r>
      <w:r w:rsidR="00703177" w:rsidRPr="00397DBF">
        <w:t>deem</w:t>
      </w:r>
      <w:r w:rsidR="00305995" w:rsidRPr="00397DBF">
        <w:t xml:space="preserve"> climate </w:t>
      </w:r>
      <w:r w:rsidR="00F63E5D" w:rsidRPr="00397DBF">
        <w:t xml:space="preserve">change </w:t>
      </w:r>
      <w:r w:rsidR="00D60582">
        <w:t>to be the</w:t>
      </w:r>
      <w:r w:rsidR="00F63E5D" w:rsidRPr="00397DBF">
        <w:t xml:space="preserve"> major influencer</w:t>
      </w:r>
      <w:r w:rsidR="00A01538">
        <w:t xml:space="preserve">. </w:t>
      </w:r>
      <w:r w:rsidR="00703177" w:rsidRPr="00397DBF">
        <w:t xml:space="preserve">Although drivers can be </w:t>
      </w:r>
      <w:r w:rsidR="00516BE3" w:rsidRPr="00397DBF">
        <w:t xml:space="preserve">exclusive to specific taxa </w:t>
      </w:r>
      <w:r w:rsidR="00D735AC">
        <w:t>(</w:t>
      </w:r>
      <w:r w:rsidR="00843852">
        <w:t xml:space="preserve">for example honeybee </w:t>
      </w:r>
      <w:r w:rsidR="00582E83" w:rsidRPr="00397DBF">
        <w:t>colony collapse disorder</w:t>
      </w:r>
      <w:r w:rsidR="00843852">
        <w:t xml:space="preserve"> </w:t>
      </w:r>
      <w:r w:rsidR="00582E83" w:rsidRPr="00397DBF">
        <w:fldChar w:fldCharType="begin"/>
      </w:r>
      <w:r w:rsidR="009B45A0">
        <w:instrText xml:space="preserve"> ADDIN EN.CITE &lt;EndNote&gt;&lt;Cite&gt;&lt;Author&gt;VanEngelsdorp&lt;/Author&gt;&lt;Year&gt;2009&lt;/Year&gt;&lt;RecNum&gt;7&lt;/RecNum&gt;&lt;IDText&gt;Colony collapse disorder: a descriptive study&lt;/IDText&gt;&lt;DisplayText&gt;(VanEngelsdorp&lt;style face="italic"&gt; et al.&lt;/style&gt;, 2009)&lt;/DisplayText&gt;&lt;record&gt;&lt;rec-number&gt;7&lt;/rec-number&gt;&lt;foreign-keys&gt;&lt;key app="EN" db-id="arvvpdd2axrst1ea0ec5sexcpsxfetwvtdav" timestamp="1651591101" guid="07482cd2-37bc-48e7-b5b7-ed2cb72ce168"&gt;7&lt;/key&gt;&lt;/foreign-keys&gt;&lt;ref-type name="Journal Article"&gt;17&lt;/ref-type&gt;&lt;contributors&gt;&lt;authors&gt;&lt;author&gt;VanEngelsdorp, Dennis&lt;/author&gt;&lt;author&gt;Evans, Jay D&lt;/author&gt;&lt;author&gt;Saegerman, Claude&lt;/author&gt;&lt;author&gt;Mullin, Chris&lt;/author&gt;&lt;author&gt;Haubruge, Eric&lt;/author&gt;&lt;author&gt;Nguyen, Bach Kim&lt;/author&gt;&lt;author&gt;Frazier, Maryann&lt;/author&gt;&lt;author&gt;Frazier, Jim&lt;/author&gt;&lt;author&gt;Cox-Foster, Diana&lt;/author&gt;&lt;author&gt;Chen, Yanping&lt;/author&gt;&lt;/authors&gt;&lt;/contributors&gt;&lt;titles&gt;&lt;title&gt;Colony collapse disorder: a descriptive study&lt;/title&gt;&lt;secondary-title&gt;PloS one&lt;/secondary-title&gt;&lt;/titles&gt;&lt;periodical&gt;&lt;full-title&gt;PloS one&lt;/full-title&gt;&lt;/periodical&gt;&lt;pages&gt;e6481&lt;/pages&gt;&lt;volume&gt;4&lt;/volume&gt;&lt;number&gt;8&lt;/number&gt;&lt;dates&gt;&lt;year&gt;2009&lt;/year&gt;&lt;/dates&gt;&lt;isbn&gt;1932-6203&lt;/isbn&gt;&lt;urls&gt;&lt;/urls&gt;&lt;/record&gt;&lt;/Cite&gt;&lt;/EndNote&gt;</w:instrText>
      </w:r>
      <w:r w:rsidR="00582E83" w:rsidRPr="00397DBF">
        <w:fldChar w:fldCharType="separate"/>
      </w:r>
      <w:r w:rsidR="009B45A0">
        <w:rPr>
          <w:noProof/>
        </w:rPr>
        <w:t>(VanEngelsdorp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09)</w:t>
      </w:r>
      <w:r w:rsidR="00582E83" w:rsidRPr="00397DBF">
        <w:fldChar w:fldCharType="end"/>
      </w:r>
      <w:r w:rsidR="00582E83" w:rsidRPr="00397DBF">
        <w:t>)</w:t>
      </w:r>
      <w:r w:rsidR="00666A49" w:rsidRPr="00397DBF">
        <w:t xml:space="preserve">, they are almost always interlinked, </w:t>
      </w:r>
      <w:r w:rsidR="000F4B6A" w:rsidRPr="00397DBF">
        <w:t xml:space="preserve">often with amplified </w:t>
      </w:r>
      <w:r w:rsidR="00C65A27" w:rsidRPr="00397DBF">
        <w:t xml:space="preserve">consequences </w:t>
      </w:r>
      <w:r w:rsidR="006C6934" w:rsidRPr="00397DBF">
        <w:fldChar w:fldCharType="begin">
          <w:fldData xml:space="preserve">PEVuZE5vdGU+PENpdGU+PEF1dGhvcj5XYWduZXI8L0F1dGhvcj48WWVhcj4yMDIxPC9ZZWFyPjxS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XYWduZXI8L0F1dGhvcj48WWVhcj4yMDIxPC9ZZWFyPjxS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</w:fldData>
        </w:fldChar>
      </w:r>
      <w:r w:rsidR="009B45A0">
        <w:instrText xml:space="preserve"> ADDIN EN.CITE.DATA </w:instrText>
      </w:r>
      <w:r w:rsidR="009B45A0">
        <w:fldChar w:fldCharType="end"/>
      </w:r>
      <w:r w:rsidR="006C6934" w:rsidRPr="00397DBF">
        <w:fldChar w:fldCharType="separate"/>
      </w:r>
      <w:r w:rsidR="009B45A0">
        <w:rPr>
          <w:noProof/>
        </w:rPr>
        <w:t>(Cardoso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a; 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2)</w:t>
      </w:r>
      <w:r w:rsidR="006C6934" w:rsidRPr="00397DBF">
        <w:fldChar w:fldCharType="end"/>
      </w:r>
      <w:r w:rsidR="006C6934" w:rsidRPr="00397DBF">
        <w:t xml:space="preserve">. </w:t>
      </w:r>
      <w:r w:rsidR="00341D50">
        <w:t xml:space="preserve"> </w:t>
      </w:r>
    </w:p>
    <w:p w14:paraId="1552C651" w14:textId="3B2E8A36" w:rsidR="00CD04B4" w:rsidRPr="00397DBF" w:rsidRDefault="00F43C8A" w:rsidP="008B4D0D">
      <w:pPr>
        <w:jc w:val="both"/>
      </w:pPr>
      <w:r w:rsidRPr="00397DBF">
        <w:t>There has been a recent spike in reporting on insect trends</w:t>
      </w:r>
      <w:r w:rsidR="00857971" w:rsidRPr="00397DBF">
        <w:t xml:space="preserve"> </w:t>
      </w:r>
      <w:r w:rsidR="0021437F" w:rsidRPr="00397DBF">
        <w:t>though the</w:t>
      </w:r>
      <w:r w:rsidR="00857971" w:rsidRPr="00397DBF">
        <w:t>y</w:t>
      </w:r>
      <w:r w:rsidR="0021437F" w:rsidRPr="00397DBF">
        <w:t xml:space="preserve"> vastly differ in </w:t>
      </w:r>
      <w:r w:rsidR="0087669C" w:rsidRPr="00397DBF">
        <w:t>taxonomic, geographic</w:t>
      </w:r>
      <w:r w:rsidR="002868E2" w:rsidRPr="00397DBF">
        <w:t>,</w:t>
      </w:r>
      <w:r w:rsidR="0087669C" w:rsidRPr="00397DBF">
        <w:t xml:space="preserve"> and temporal coverage</w:t>
      </w:r>
      <w:r w:rsidR="007C5619">
        <w:t>.</w:t>
      </w:r>
      <w:r w:rsidR="002868E2" w:rsidRPr="00397DBF">
        <w:t xml:space="preserve"> </w:t>
      </w:r>
      <w:r w:rsidR="00265DF8" w:rsidRPr="00397DBF">
        <w:fldChar w:fldCharType="begin"/>
      </w:r>
      <w:r w:rsidR="009B45A0">
        <w:instrText xml:space="preserve"> ADDIN EN.CITE &lt;EndNote&gt;&lt;Cite AuthorYear="1"&gt;&lt;Author&gt;Sánchez-Bayo&lt;/Author&gt;&lt;Year&gt;2019&lt;/Year&gt;&lt;RecNum&gt;6&lt;/RecNum&gt;&lt;IDText&gt;Worldwide decline of the entomofauna: A review of its drivers&lt;/IDText&gt;&lt;DisplayText&gt;Sánchez-Bayo and Wyckhuys (2019)&lt;/DisplayText&gt;&lt;record&gt;&lt;rec-number&gt;6&lt;/rec-number&gt;&lt;foreign-keys&gt;&lt;key app="EN" db-id="arvvpdd2axrst1ea0ec5sexcpsxfetwvtdav" timestamp="1651591101" guid="4d2cb75c-45ad-4182-a0ae-d4592eda573b"&gt;6&lt;/key&gt;&lt;/foreign-keys&gt;&lt;ref-type name="Journal Article"&gt;17&lt;/ref-type&gt;&lt;contributors&gt;&lt;authors&gt;&lt;author&gt;Sánchez-Bayo, Francisco&lt;/author&gt;&lt;author&gt;Wyckhuys, Kris AG&lt;/author&gt;&lt;/authors&gt;&lt;/contributors&gt;&lt;titles&gt;&lt;title&gt;Worldwide decline of the entomofauna: A review of its drivers&lt;/title&gt;&lt;secondary-title&gt;Biological conservation&lt;/secondary-title&gt;&lt;/titles&gt;&lt;periodical&gt;&lt;full-title&gt;Biological conservation&lt;/full-title&gt;&lt;/periodical&gt;&lt;pages&gt;8-27&lt;/pages&gt;&lt;volume&gt;232&lt;/volume&gt;&lt;dates&gt;&lt;year&gt;2019&lt;/year&gt;&lt;/dates&gt;&lt;isbn&gt;0006-3207&lt;/isbn&gt;&lt;urls&gt;&lt;/urls&gt;&lt;/record&gt;&lt;/Cite&gt;&lt;/EndNote&gt;</w:instrText>
      </w:r>
      <w:r w:rsidR="00265DF8" w:rsidRPr="00397DBF">
        <w:fldChar w:fldCharType="separate"/>
      </w:r>
      <w:r w:rsidR="009B45A0">
        <w:rPr>
          <w:noProof/>
        </w:rPr>
        <w:t>Sánchez-Bayo and Wyckhuys (2019)</w:t>
      </w:r>
      <w:r w:rsidR="00265DF8" w:rsidRPr="00397DBF">
        <w:fldChar w:fldCharType="end"/>
      </w:r>
      <w:r w:rsidR="00265DF8" w:rsidRPr="00397DBF">
        <w:t>'s speculations that 40% of</w:t>
      </w:r>
      <w:r w:rsidR="00DF463E" w:rsidRPr="00397DBF">
        <w:t xml:space="preserve"> </w:t>
      </w:r>
      <w:r w:rsidR="00265DF8" w:rsidRPr="00397DBF">
        <w:t>insect species</w:t>
      </w:r>
      <w:r w:rsidR="00DF463E" w:rsidRPr="00397DBF">
        <w:t xml:space="preserve"> could</w:t>
      </w:r>
      <w:r w:rsidR="00265DF8" w:rsidRPr="00397DBF">
        <w:t xml:space="preserve"> go extinct in the next few decades have been prominent in media and subsequent literature, though fundamental issues</w:t>
      </w:r>
      <w:r w:rsidR="00932BDA" w:rsidRPr="00397DBF">
        <w:t xml:space="preserve"> - </w:t>
      </w:r>
      <w:r w:rsidR="00265DF8" w:rsidRPr="00397DBF">
        <w:t xml:space="preserve">particularly around the extrapolation of findings to a global scale - have been discussed </w:t>
      </w:r>
      <w:r w:rsidR="00265DF8" w:rsidRPr="00397DBF">
        <w:fldChar w:fldCharType="begin"/>
      </w:r>
      <w:r w:rsidR="009B45A0">
        <w:instrText xml:space="preserve"> ADDIN EN.CITE &lt;EndNote&gt;&lt;Cite&gt;&lt;Author&gt;Simmons&lt;/Author&gt;&lt;Year&gt;2019&lt;/Year&gt;&lt;RecNum&gt;10&lt;/RecNum&gt;&lt;IDText&gt;Worldwide insect declines: an important message, but interpret with caution&lt;/IDText&gt;&lt;DisplayText&gt;(Simmons&lt;style face="italic"&gt; et al.&lt;/style&gt;, 2019)&lt;/DisplayText&gt;&lt;record&gt;&lt;rec-number&gt;10&lt;/rec-number&gt;&lt;foreign-keys&gt;&lt;key app="EN" db-id="arvvpdd2axrst1ea0ec5sexcpsxfetwvtdav" timestamp="1651591101" guid="0d10bbce-58d7-4a03-9f80-93789836abff"&gt;10&lt;/key&gt;&lt;/foreign-keys&gt;&lt;ref-type name="Journal Article"&gt;17&lt;/ref-type&gt;&lt;contributors&gt;&lt;authors&gt;&lt;author&gt;Simmons, Benno I&lt;/author&gt;&lt;author&gt;Balmford, Andrew&lt;/author&gt;&lt;author&gt;Bladon, Andrew J&lt;/author&gt;&lt;author&gt;Christie, Alec P&lt;/author&gt;&lt;author&gt;De Palma, Adriana&lt;/author&gt;&lt;author&gt;Dicks, Lynn V&lt;/author&gt;&lt;author&gt;Gallego‐Zamorano, Juan&lt;/author&gt;&lt;author&gt;Johnston, Alison&lt;/author&gt;&lt;author&gt;Martin, Philip A&lt;/author&gt;&lt;author&gt;Purvis, Andy&lt;/author&gt;&lt;/authors&gt;&lt;/contributors&gt;&lt;titles&gt;&lt;title&gt;Worldwide insect declines: an important message, but interpret with caution&lt;/title&gt;&lt;secondary-title&gt;Ecology and evolution&lt;/secondary-title&gt;&lt;/titles&gt;&lt;periodical&gt;&lt;full-title&gt;Ecology and evolution&lt;/full-title&gt;&lt;/periodical&gt;&lt;pages&gt;3678-3680&lt;/pages&gt;&lt;volume&gt;9&lt;/volume&gt;&lt;number&gt;7&lt;/number&gt;&lt;dates&gt;&lt;year&gt;2019&lt;/year&gt;&lt;/dates&gt;&lt;isbn&gt;2045-7758&lt;/isbn&gt;&lt;urls&gt;&lt;/urls&gt;&lt;/record&gt;&lt;/Cite&gt;&lt;/EndNote&gt;</w:instrText>
      </w:r>
      <w:r w:rsidR="00265DF8" w:rsidRPr="00397DBF">
        <w:fldChar w:fldCharType="separate"/>
      </w:r>
      <w:r w:rsidR="009B45A0">
        <w:rPr>
          <w:noProof/>
        </w:rPr>
        <w:t>(Simmon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265DF8" w:rsidRPr="00397DBF">
        <w:fldChar w:fldCharType="end"/>
      </w:r>
      <w:r w:rsidR="00265DF8" w:rsidRPr="00397DBF">
        <w:t xml:space="preserve">. </w:t>
      </w:r>
      <w:r w:rsidR="00BF5FC5" w:rsidRPr="00397DBF">
        <w:fldChar w:fldCharType="begin"/>
      </w:r>
      <w:r w:rsidR="009B45A0">
        <w:instrText xml:space="preserve"> ADDIN EN.CITE &lt;EndNote&gt;&lt;Cite AuthorYear="1"&gt;&lt;Author&gt;Hallmann&lt;/Author&gt;&lt;Year&gt;2017&lt;/Year&gt;&lt;RecNum&gt;3&lt;/RecNum&gt;&lt;IDText&gt;More than 75 percent decline over 27 years in total flying insect biomass in protected areas&lt;/IDText&gt;&lt;DisplayText&gt;Hallmann&lt;style face="italic"&gt; et al.&lt;/style&gt; (2017)&lt;/DisplayText&gt;&lt;record&gt;&lt;rec-number&gt;3&lt;/rec-number&gt;&lt;foreign-keys&gt;&lt;key app="EN" db-id="arvvpdd2axrst1ea0ec5sexcpsxfetwvtdav" timestamp="1651591101" guid="7e5699d3-529b-4740-8bee-bf97304eb016"&gt;3&lt;/key&gt;&lt;/foreign-keys&gt;&lt;ref-type name="Journal Article"&gt;17&lt;/ref-type&gt;&lt;contributors&gt;&lt;authors&gt;&lt;author&gt;Hallmann, Caspar A&lt;/author&gt;&lt;author&gt;Sorg, Martin&lt;/author&gt;&lt;author&gt;Jongejans, Eelke&lt;/author&gt;&lt;author&gt;Siepel, Henk&lt;/author&gt;&lt;author&gt;Hofland, Nick&lt;/author&gt;&lt;author&gt;Schwan, Heinz&lt;/author&gt;&lt;author&gt;Stenmans, Werner&lt;/author&gt;&lt;author&gt;Müller, Andreas&lt;/author&gt;&lt;author&gt;Sumser, Hubert&lt;/author&gt;&lt;author&gt;Hörren, Thomas&lt;/author&gt;&lt;/authors&gt;&lt;/contributors&gt;&lt;titles&gt;&lt;title&gt;More than 75 percent decline over 27 years in total flying insect biomass in protected areas&lt;/title&gt;&lt;secondary-title&gt;PloS one&lt;/secondary-title&gt;&lt;/titles&gt;&lt;periodical&gt;&lt;full-title&gt;PloS one&lt;/full-title&gt;&lt;/periodical&gt;&lt;pages&gt;e0185809&lt;/pages&gt;&lt;volume&gt;12&lt;/volume&gt;&lt;number&gt;10&lt;/number&gt;&lt;dates&gt;&lt;year&gt;2017&lt;/year&gt;&lt;/dates&gt;&lt;isbn&gt;1932-6203&lt;/isbn&gt;&lt;urls&gt;&lt;/urls&gt;&lt;/record&gt;&lt;/Cite&gt;&lt;/EndNote&gt;</w:instrText>
      </w:r>
      <w:r w:rsidR="00BF5FC5" w:rsidRPr="00397DBF">
        <w:fldChar w:fldCharType="separate"/>
      </w:r>
      <w:r w:rsidR="009B45A0">
        <w:rPr>
          <w:noProof/>
        </w:rPr>
        <w:t>Hallman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7)</w:t>
      </w:r>
      <w:r w:rsidR="00BF5FC5" w:rsidRPr="00397DBF">
        <w:fldChar w:fldCharType="end"/>
      </w:r>
      <w:r w:rsidR="00BF5FC5" w:rsidRPr="00397DBF">
        <w:t xml:space="preserve"> reported an alarming 76% </w:t>
      </w:r>
      <w:r w:rsidR="001B141A" w:rsidRPr="00397DBF">
        <w:t>decline in flying insect biomass between 1989 and 2016 in Germany</w:t>
      </w:r>
      <w:r w:rsidR="00A160A3" w:rsidRPr="00397DBF">
        <w:t xml:space="preserve"> regardless of habitat type</w:t>
      </w:r>
      <w:r w:rsidR="00E2204E">
        <w:t xml:space="preserve">, </w:t>
      </w:r>
      <w:r w:rsidR="00E2204E" w:rsidRPr="00397DBF">
        <w:t>weather,</w:t>
      </w:r>
      <w:r w:rsidR="00FA2EB9" w:rsidRPr="00397DBF">
        <w:t xml:space="preserve"> </w:t>
      </w:r>
      <w:r w:rsidR="00E2204E">
        <w:t xml:space="preserve">or </w:t>
      </w:r>
      <w:r w:rsidR="00A160A3" w:rsidRPr="00397DBF">
        <w:t>land-use</w:t>
      </w:r>
      <w:r w:rsidR="001B141A" w:rsidRPr="00397DBF">
        <w:t xml:space="preserve">. </w:t>
      </w:r>
      <w:r w:rsidR="009E3EE4" w:rsidRPr="00397DBF">
        <w:t xml:space="preserve">A </w:t>
      </w:r>
      <w:r w:rsidR="002414D1" w:rsidRPr="00397DBF">
        <w:t>comparable</w:t>
      </w:r>
      <w:r w:rsidR="009E3EE4" w:rsidRPr="00397DBF">
        <w:t xml:space="preserve"> decline </w:t>
      </w:r>
      <w:r w:rsidR="002414D1" w:rsidRPr="00397DBF">
        <w:t xml:space="preserve">(67%) </w:t>
      </w:r>
      <w:r w:rsidR="009E3EE4" w:rsidRPr="00397DBF">
        <w:t xml:space="preserve">was observed by </w:t>
      </w:r>
      <w:r w:rsidR="009E3EE4" w:rsidRPr="00397DBF">
        <w:fldChar w:fldCharType="begin"/>
      </w:r>
      <w:r w:rsidR="009B45A0">
        <w:instrText xml:space="preserve"> ADDIN EN.CITE &lt;EndNote&gt;&lt;Cite AuthorYear="1"&gt;&lt;Author&gt;Seibold&lt;/Author&gt;&lt;Year&gt;2019&lt;/Year&gt;&lt;RecNum&gt;25&lt;/RecNum&gt;&lt;IDText&gt;Arthropod decline in grasslands and forests is associated with landscape-level drivers&lt;/IDText&gt;&lt;DisplayText&gt;Seibold&lt;style face="italic"&gt; et al.&lt;/style&gt; (2019)&lt;/DisplayText&gt;&lt;record&gt;&lt;rec-number&gt;25&lt;/rec-number&gt;&lt;foreign-keys&gt;&lt;key app="EN" db-id="arvvpdd2axrst1ea0ec5sexcpsxfetwvtdav" timestamp="1651591102" guid="54ab9ab0-7d3f-40e2-90fb-7041ecc1eecf"&gt;25&lt;/key&gt;&lt;/foreign-keys&gt;&lt;ref-type name="Journal Article"&gt;17&lt;/ref-type&gt;&lt;contributors&gt;&lt;authors&gt;&lt;author&gt;Seibold, Sebastian&lt;/author&gt;&lt;author&gt;Gossner, Martin M&lt;/author&gt;&lt;author&gt;Simons, Nadja K&lt;/author&gt;&lt;author&gt;Blüthgen, Nico&lt;/author&gt;&lt;author&gt;Müller, Jörg&lt;/author&gt;&lt;author&gt;Ambarlı, Didem&lt;/author&gt;&lt;author&gt;Ammer, Christian&lt;/author&gt;&lt;author&gt;Bauhus, Jürgen&lt;/author&gt;&lt;author&gt;Fischer, Markus&lt;/author&gt;&lt;author&gt;Habel, Jan C&lt;/author&gt;&lt;/authors&gt;&lt;/contributors&gt;&lt;titles&gt;&lt;title&gt;Arthropod decline in grasslands and forests is associated with landscape-level drivers&lt;/title&gt;&lt;secondary-title&gt;Nature&lt;/secondary-title&gt;&lt;/titles&gt;&lt;periodical&gt;&lt;full-title&gt;Nature&lt;/full-title&gt;&lt;/periodical&gt;&lt;pages&gt;671-674&lt;/pages&gt;&lt;volume&gt;574&lt;/volume&gt;&lt;number&gt;7780&lt;/number&gt;&lt;dates&gt;&lt;year&gt;2019&lt;/year&gt;&lt;/dates&gt;&lt;isbn&gt;1476-4687&lt;/isbn&gt;&lt;urls&gt;&lt;/urls&gt;&lt;/record&gt;&lt;/Cite&gt;&lt;/EndNote&gt;</w:instrText>
      </w:r>
      <w:r w:rsidR="009E3EE4" w:rsidRPr="00397DBF">
        <w:fldChar w:fldCharType="separate"/>
      </w:r>
      <w:r w:rsidR="009B45A0">
        <w:rPr>
          <w:noProof/>
        </w:rPr>
        <w:t>Seibold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9)</w:t>
      </w:r>
      <w:r w:rsidR="009E3EE4" w:rsidRPr="00397DBF">
        <w:fldChar w:fldCharType="end"/>
      </w:r>
      <w:r w:rsidR="009E3EE4" w:rsidRPr="00397DBF">
        <w:t xml:space="preserve"> for </w:t>
      </w:r>
      <w:r w:rsidR="002414D1" w:rsidRPr="00397DBF">
        <w:t>arthropod biomass</w:t>
      </w:r>
      <w:r w:rsidR="00251551" w:rsidRPr="00397DBF">
        <w:t xml:space="preserve"> in German grasslands (2008-2017)</w:t>
      </w:r>
      <w:r w:rsidR="006640E3" w:rsidRPr="00397DBF">
        <w:t xml:space="preserve">, </w:t>
      </w:r>
      <w:r w:rsidR="00D91BC6">
        <w:t xml:space="preserve">along with a </w:t>
      </w:r>
      <w:r w:rsidR="00DC4E67" w:rsidRPr="00397DBF">
        <w:t xml:space="preserve">34% decline </w:t>
      </w:r>
      <w:r w:rsidR="00DA2D22" w:rsidRPr="00397DBF">
        <w:t>in</w:t>
      </w:r>
      <w:r w:rsidR="00FA0F81" w:rsidRPr="00397DBF">
        <w:t xml:space="preserve"> </w:t>
      </w:r>
      <w:r w:rsidR="00EB3D5F" w:rsidRPr="00397DBF">
        <w:t>species richness</w:t>
      </w:r>
      <w:r w:rsidR="00601CD8" w:rsidRPr="00397DBF">
        <w:t xml:space="preserve">, </w:t>
      </w:r>
      <w:r w:rsidR="00E2204E" w:rsidRPr="00397DBF">
        <w:t>emphasising</w:t>
      </w:r>
      <w:r w:rsidR="00601CD8" w:rsidRPr="00397DBF">
        <w:t xml:space="preserve"> differences between biodiversity metrics</w:t>
      </w:r>
      <w:r w:rsidR="00F421F5" w:rsidRPr="00397DBF">
        <w:t xml:space="preserve">. </w:t>
      </w:r>
      <w:r w:rsidR="007E55C8" w:rsidRPr="00397DBF">
        <w:t xml:space="preserve">In the Netherlands, </w:t>
      </w:r>
      <w:r w:rsidR="00555ECF" w:rsidRPr="00397DBF">
        <w:t xml:space="preserve">macro-moth and ground beetle biomass is estimated to have declined by 61% and 42%, respectively, over 27 years </w:t>
      </w:r>
      <w:r w:rsidR="00555ECF" w:rsidRPr="00397DBF">
        <w:fldChar w:fldCharType="begin"/>
      </w:r>
      <w:r w:rsidR="009B45A0">
        <w:instrText xml:space="preserve"> ADDIN EN.CITE &lt;EndNote&gt;&lt;Cite&gt;&lt;Author&gt;Hallmann&lt;/Author&gt;&lt;Year&gt;2020&lt;/Year&gt;&lt;RecNum&gt;23&lt;/RecNum&gt;&lt;IDText&gt;Declining abundance of beetles, moths and caddisflies in the Netherlands&lt;/IDText&gt;&lt;DisplayText&gt;(Hallmann&lt;style face="italic"&gt; et al.&lt;/style&gt;, 2020)&lt;/DisplayText&gt;&lt;record&gt;&lt;rec-number&gt;23&lt;/rec-number&gt;&lt;foreign-keys&gt;&lt;key app="EN" db-id="arvvpdd2axrst1ea0ec5sexcpsxfetwvtdav" timestamp="1651591102" guid="3341cc51-1532-4b55-9f5e-e5762a2c3dbc"&gt;23&lt;/key&gt;&lt;/foreign-keys&gt;&lt;ref-type name="Journal Article"&gt;17&lt;/ref-type&gt;&lt;contributors&gt;&lt;authors&gt;&lt;author&gt;Hallmann, Caspar A&lt;/author&gt;&lt;author&gt;Zeegers, Theo&lt;/author&gt;&lt;author&gt;van Klink, Roel&lt;/author&gt;&lt;author&gt;Vermeulen, Rikjan&lt;/author&gt;&lt;author&gt;van Wielink, Paul&lt;/author&gt;&lt;author&gt;Spijkers, Henk&lt;/author&gt;&lt;author&gt;van Deijk, Jurriën&lt;/author&gt;&lt;author&gt;van Steenis, Wouter&lt;/author&gt;&lt;author&gt;Jongejans, Eelke&lt;/author&gt;&lt;/authors&gt;&lt;/contributors&gt;&lt;titles&gt;&lt;title&gt;Declining abundance of beetles, moths and caddisflies in the Netherlands&lt;/title&gt;&lt;secondary-title&gt;Insect Conservation and Diversity&lt;/secondary-title&gt;&lt;/titles&gt;&lt;periodical&gt;&lt;full-title&gt;Insect Conservation and Diversity&lt;/full-title&gt;&lt;/periodical&gt;&lt;pages&gt;127-139&lt;/pages&gt;&lt;volume&gt;13&lt;/volume&gt;&lt;number&gt;2&lt;/number&gt;&lt;dates&gt;&lt;year&gt;2020&lt;/year&gt;&lt;/dates&gt;&lt;isbn&gt;1752-458X&lt;/isbn&gt;&lt;urls&gt;&lt;/urls&gt;&lt;/record&gt;&lt;/Cite&gt;&lt;/EndNote&gt;</w:instrText>
      </w:r>
      <w:r w:rsidR="00555ECF" w:rsidRPr="00397DBF">
        <w:fldChar w:fldCharType="separate"/>
      </w:r>
      <w:r w:rsidR="009B45A0">
        <w:rPr>
          <w:noProof/>
        </w:rPr>
        <w:t>(Hallman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555ECF" w:rsidRPr="00397DBF">
        <w:fldChar w:fldCharType="end"/>
      </w:r>
      <w:r w:rsidR="00555ECF" w:rsidRPr="00397DBF">
        <w:t xml:space="preserve">. </w:t>
      </w:r>
    </w:p>
    <w:p w14:paraId="796EE3AD" w14:textId="1FE0578E" w:rsidR="002B589B" w:rsidRPr="00397DBF" w:rsidRDefault="007A3536" w:rsidP="008B4D0D">
      <w:pPr>
        <w:jc w:val="both"/>
      </w:pPr>
      <w:r w:rsidRPr="00397DBF">
        <w:t>Certain studies have less severe</w:t>
      </w:r>
      <w:r w:rsidR="005E0574" w:rsidRPr="00397DBF">
        <w:t>, or even positive</w:t>
      </w:r>
      <w:r w:rsidRPr="00397DBF">
        <w:t xml:space="preserve"> findings </w:t>
      </w:r>
      <w:r w:rsidR="001C4331" w:rsidRPr="00397DBF">
        <w:t xml:space="preserve">such as </w:t>
      </w:r>
      <w:r w:rsidR="001C4331" w:rsidRPr="00397DBF">
        <w:fldChar w:fldCharType="begin"/>
      </w:r>
      <w:r w:rsidR="009B45A0">
        <w:instrText xml:space="preserve"> ADDIN EN.CITE &lt;EndNote&gt;&lt;Cite AuthorYear="1"&gt;&lt;Author&gt;Biesmeijer&lt;/Author&gt;&lt;Year&gt;2006&lt;/Year&gt;&lt;RecNum&gt;1&lt;/RecNum&gt;&lt;IDText&gt;Parallel declines in pollinators and insect-pollinated plants in Britain and the Netherlands&lt;/IDText&gt;&lt;DisplayText&gt;Biesmeijer&lt;style face="italic"&gt; et al.&lt;/style&gt; (2006)&lt;/DisplayText&gt;&lt;record&gt;&lt;rec-number&gt;1&lt;/rec-number&gt;&lt;foreign-keys&gt;&lt;key app="EN" db-id="arvvpdd2axrst1ea0ec5sexcpsxfetwvtdav" timestamp="1651591101" guid="381e4124-877c-4eca-89b0-e7c2ba0dbf84"&gt;1&lt;/key&gt;&lt;/foreign-keys&gt;&lt;ref-type name="Journal Article"&gt;17&lt;/ref-type&gt;&lt;contributors&gt;&lt;authors&gt;&lt;author&gt;Biesmeijer, Jacobus C&lt;/author&gt;&lt;author&gt;Roberts, Stuart PM&lt;/author&gt;&lt;author&gt;Reemer, Menno&lt;/author&gt;&lt;author&gt;Ohlemuller, R&lt;/author&gt;&lt;author&gt;Edwards, Mike&lt;/author&gt;&lt;author&gt;Peeters, Tom&lt;/author&gt;&lt;author&gt;Schaffers, AP&lt;/author&gt;&lt;author&gt;Potts, Simon G&lt;/author&gt;&lt;author&gt;Kleukers, RJMC&lt;/author&gt;&lt;author&gt;Thomas, CD&lt;/author&gt;&lt;/authors&gt;&lt;/contributors&gt;&lt;titles&gt;&lt;title&gt;Parallel declines in pollinators and insect-pollinated plants in Britain and the Netherlands&lt;/title&gt;&lt;secondary-title&gt;Science&lt;/secondary-title&gt;&lt;/titles&gt;&lt;periodical&gt;&lt;full-title&gt;Science&lt;/full-title&gt;&lt;/periodical&gt;&lt;pages&gt;351-354&lt;/pages&gt;&lt;volume&gt;313&lt;/volume&gt;&lt;number&gt;5785&lt;/number&gt;&lt;dates&gt;&lt;year&gt;2006&lt;/year&gt;&lt;/dates&gt;&lt;isbn&gt;0036-8075&lt;/isbn&gt;&lt;urls&gt;&lt;/urls&gt;&lt;/record&gt;&lt;/Cite&gt;&lt;/EndNote&gt;</w:instrText>
      </w:r>
      <w:r w:rsidR="001C4331" w:rsidRPr="00397DBF">
        <w:fldChar w:fldCharType="separate"/>
      </w:r>
      <w:r w:rsidR="009B45A0">
        <w:rPr>
          <w:noProof/>
        </w:rPr>
        <w:t>Biesmeij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06)</w:t>
      </w:r>
      <w:r w:rsidR="001C4331" w:rsidRPr="00397DBF">
        <w:fldChar w:fldCharType="end"/>
      </w:r>
      <w:r w:rsidR="001C4331" w:rsidRPr="00397DBF">
        <w:t>, who found decrease</w:t>
      </w:r>
      <w:r w:rsidR="00DD3CC7" w:rsidRPr="00397DBF">
        <w:t>s in bee richness in 52% and 67% of British and Dutch cells, but also increases in 10% and 4%</w:t>
      </w:r>
      <w:r w:rsidR="00D43D90">
        <w:t>, respectively</w:t>
      </w:r>
      <w:r w:rsidR="00DD3CC7" w:rsidRPr="00397DBF">
        <w:t xml:space="preserve">. </w:t>
      </w:r>
      <w:r w:rsidR="00CF3920" w:rsidRPr="00397DBF">
        <w:t>Additionally, t</w:t>
      </w:r>
      <w:r w:rsidR="001968BC" w:rsidRPr="00397DBF">
        <w:t xml:space="preserve">he UK showed </w:t>
      </w:r>
      <w:r w:rsidR="0027201C" w:rsidRPr="00397DBF">
        <w:t>no significant change in hoverfly richness, a</w:t>
      </w:r>
      <w:r w:rsidR="00CF3920" w:rsidRPr="00397DBF">
        <w:t>nd</w:t>
      </w:r>
      <w:r w:rsidR="0027201C" w:rsidRPr="00397DBF">
        <w:t xml:space="preserve"> more </w:t>
      </w:r>
      <w:r w:rsidR="00E342BD" w:rsidRPr="00397DBF">
        <w:t>Dutch cells show</w:t>
      </w:r>
      <w:r w:rsidR="00CF3920" w:rsidRPr="00397DBF">
        <w:t>ed</w:t>
      </w:r>
      <w:r w:rsidR="00E342BD" w:rsidRPr="00397DBF">
        <w:t xml:space="preserve"> </w:t>
      </w:r>
      <w:r w:rsidR="0027201C" w:rsidRPr="00397DBF">
        <w:t>increas</w:t>
      </w:r>
      <w:r w:rsidR="00E342BD" w:rsidRPr="00397DBF">
        <w:t>es</w:t>
      </w:r>
      <w:r w:rsidR="0027201C" w:rsidRPr="00397DBF">
        <w:t xml:space="preserve"> than decreases. </w:t>
      </w:r>
      <w:r w:rsidR="002468C9" w:rsidRPr="00397DBF">
        <w:fldChar w:fldCharType="begin"/>
      </w:r>
      <w:r w:rsidR="009B45A0">
        <w:instrText xml:space="preserve"> ADDIN EN.CITE &lt;EndNote&gt;&lt;Cite AuthorYear="1"&gt;&lt;Author&gt;Powney&lt;/Author&gt;&lt;Year&gt;2019&lt;/Year&gt;&lt;RecNum&gt;5&lt;/RecNum&gt;&lt;IDText&gt;Widespread losses of pollinating insects in Britain&lt;/IDText&gt;&lt;DisplayText&gt;Powney&lt;style face="italic"&gt; et al.&lt;/style&gt; (2019)&lt;/DisplayText&gt;&lt;record&gt;&lt;rec-number&gt;5&lt;/rec-number&gt;&lt;foreign-keys&gt;&lt;key app="EN" db-id="arvvpdd2axrst1ea0ec5sexcpsxfetwvtdav" timestamp="1651591101" guid="84a687f5-ff98-4741-82b2-61228532a28b"&gt;5&lt;/key&gt;&lt;/foreign-keys&gt;&lt;ref-type name="Journal Article"&gt;17&lt;/ref-type&gt;&lt;contributors&gt;&lt;authors&gt;&lt;author&gt;Powney, Gary D&lt;/author&gt;&lt;author&gt;Carvell, Claire&lt;/author&gt;&lt;author&gt;Edwards, Mike&lt;/author&gt;&lt;author&gt;Morris, Roger KA&lt;/author&gt;&lt;author&gt;Roy, Helen E&lt;/author&gt;&lt;author&gt;Woodcock, Ben A&lt;/author&gt;&lt;author&gt;Isaac, Nick JB&lt;/author&gt;&lt;/authors&gt;&lt;/contributors&gt;&lt;titles&gt;&lt;title&gt;Widespread losses of pollinating insects in Britain&lt;/title&gt;&lt;secondary-title&gt;Nature communications&lt;/secondary-title&gt;&lt;/titles&gt;&lt;periodical&gt;&lt;full-title&gt;Nature communications&lt;/full-title&gt;&lt;/periodical&gt;&lt;pages&gt;1-6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="002468C9" w:rsidRPr="00397DBF">
        <w:fldChar w:fldCharType="separate"/>
      </w:r>
      <w:r w:rsidR="009B45A0">
        <w:rPr>
          <w:noProof/>
        </w:rPr>
        <w:t>Pown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9)</w:t>
      </w:r>
      <w:r w:rsidR="002468C9" w:rsidRPr="00397DBF">
        <w:fldChar w:fldCharType="end"/>
      </w:r>
      <w:r w:rsidR="002468C9" w:rsidRPr="00397DBF">
        <w:t xml:space="preserve"> </w:t>
      </w:r>
      <w:r w:rsidR="007A6E27" w:rsidRPr="00397DBF">
        <w:t xml:space="preserve">also </w:t>
      </w:r>
      <w:r w:rsidR="002468C9" w:rsidRPr="00397DBF">
        <w:t>assessed wild bees and hoverflies in Great Britain (</w:t>
      </w:r>
      <w:r w:rsidR="00872A4A" w:rsidRPr="00397DBF">
        <w:t>1980-2013) using occupancy models</w:t>
      </w:r>
      <w:r w:rsidR="007A6E27" w:rsidRPr="00397DBF">
        <w:t>, finding decrease</w:t>
      </w:r>
      <w:r w:rsidR="004C2D4D">
        <w:t>s</w:t>
      </w:r>
      <w:r w:rsidR="007A6E27" w:rsidRPr="00397DBF">
        <w:t xml:space="preserve"> in </w:t>
      </w:r>
      <w:r w:rsidR="007A1184" w:rsidRPr="00397DBF">
        <w:t xml:space="preserve">a third of species, while a tenth increased. </w:t>
      </w:r>
      <w:r w:rsidR="00866E2A" w:rsidRPr="00397DBF">
        <w:t xml:space="preserve">On a wider </w:t>
      </w:r>
      <w:r w:rsidR="006B72A0" w:rsidRPr="00397DBF">
        <w:t xml:space="preserve">taxonomic </w:t>
      </w:r>
      <w:r w:rsidR="00866E2A" w:rsidRPr="00397DBF">
        <w:t xml:space="preserve">scale, </w:t>
      </w:r>
      <w:r w:rsidR="00866E2A" w:rsidRPr="00397DBF">
        <w:fldChar w:fldCharType="begin"/>
      </w:r>
      <w:r w:rsidR="009B45A0">
        <w:instrText xml:space="preserve"> ADDIN EN.CITE &lt;EndNote&gt;&lt;Cite AuthorYear="1"&gt;&lt;Author&gt;Outhwaite&lt;/Author&gt;&lt;Year&gt;2020&lt;/Year&gt;&lt;RecNum&gt;4&lt;/RecNum&gt;&lt;IDText&gt;Complex long-term biodiversity change among invertebrates, bryophytes and lichens&lt;/IDText&gt;&lt;DisplayText&gt;Outhwaite&lt;style face="italic"&gt; et al.&lt;/style&gt; (2020)&lt;/DisplayText&gt;&lt;record&gt;&lt;rec-number&gt;4&lt;/rec-number&gt;&lt;foreign-keys&gt;&lt;key app="EN" db-id="arvvpdd2axrst1ea0ec5sexcpsxfetwvtdav" timestamp="1651591101" guid="5a8b1e96-4ef2-42bb-a522-9e4c2938d62d"&gt;4&lt;/key&gt;&lt;/foreign-keys&gt;&lt;ref-type name="Journal Article"&gt;17&lt;/ref-type&gt;&lt;contributors&gt;&lt;authors&gt;&lt;author&gt;Outhwaite, Charlotte L&lt;/author&gt;&lt;author&gt;Gregory, Richard D&lt;/author&gt;&lt;author&gt;Chandler, Richard E&lt;/author&gt;&lt;author&gt;Collen, Ben&lt;/author&gt;&lt;author&gt;Isaac, Nick JB&lt;/author&gt;&lt;/authors&gt;&lt;/contributors&gt;&lt;titles&gt;&lt;title&gt;Complex long-term biodiversity change among invertebrates, bryophytes and lichens&lt;/title&gt;&lt;secondary-title&gt;Nature ecology &amp;amp; evolution&lt;/secondary-title&gt;&lt;/titles&gt;&lt;periodical&gt;&lt;full-title&gt;Nature ecology &amp;amp; evolution&lt;/full-title&gt;&lt;/periodical&gt;&lt;pages&gt;384-392&lt;/pages&gt;&lt;volume&gt;4&lt;/volume&gt;&lt;number&gt;3&lt;/number&gt;&lt;dates&gt;&lt;year&gt;2020&lt;/year&gt;&lt;/dates&gt;&lt;isbn&gt;2397-334X&lt;/isbn&gt;&lt;urls&gt;&lt;/urls&gt;&lt;/record&gt;&lt;/Cite&gt;&lt;/EndNote&gt;</w:instrText>
      </w:r>
      <w:r w:rsidR="00866E2A" w:rsidRPr="00397DBF">
        <w:fldChar w:fldCharType="separate"/>
      </w:r>
      <w:r w:rsidR="009B45A0">
        <w:rPr>
          <w:noProof/>
        </w:rPr>
        <w:t>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866E2A" w:rsidRPr="00397DBF">
        <w:fldChar w:fldCharType="end"/>
      </w:r>
      <w:r w:rsidR="00866E2A" w:rsidRPr="00397DBF">
        <w:t xml:space="preserve"> reported a 5.5% increase in occupancy of terrestrial insect</w:t>
      </w:r>
      <w:r w:rsidR="006B72A0" w:rsidRPr="00397DBF">
        <w:t>s</w:t>
      </w:r>
      <w:r w:rsidR="00866E2A" w:rsidRPr="00397DBF">
        <w:t xml:space="preserve"> in the UK (1970-2015)</w:t>
      </w:r>
      <w:r w:rsidR="006B72A0" w:rsidRPr="00397DBF">
        <w:t xml:space="preserve">, </w:t>
      </w:r>
      <w:r w:rsidR="000A3323" w:rsidRPr="00397DBF">
        <w:t xml:space="preserve">although </w:t>
      </w:r>
      <w:r w:rsidR="006B72A0" w:rsidRPr="00397DBF">
        <w:fldChar w:fldCharType="begin"/>
      </w:r>
      <w:r w:rsidR="009B45A0">
        <w:instrText xml:space="preserve"> ADDIN EN.CITE &lt;EndNote&gt;&lt;Cite AuthorYear="1"&gt;&lt;Author&gt;Van Klink&lt;/Author&gt;&lt;Year&gt;2020&lt;/Year&gt;&lt;RecNum&gt;0&lt;/RecNum&gt;&lt;IDText&gt;Meta-analysis reveals declines in terrestrial but increases in freshwater insect abundances&lt;/IDText&gt;&lt;DisplayText&gt;Van Klink&lt;style face="italic"&gt; et al.&lt;/style&gt; (2020)&lt;/DisplayText&gt;&lt;record&gt;&lt;isbn&gt;0036-8075&lt;/isbn&gt;&lt;titles&gt;&lt;title&gt;Meta-analysis reveals declines in terrestrial but increases in freshwater insect abundances&lt;/title&gt;&lt;secondary-title&gt;Science&lt;/secondary-title&gt;&lt;/titles&gt;&lt;pages&gt;417-420&lt;/pages&gt;&lt;number&gt;6489&lt;/number&gt;&lt;contributors&gt;&lt;authors&gt;&lt;author&gt;Van Klink, Roel&lt;/author&gt;&lt;author&gt;Bowler, Diana E&lt;/author&gt;&lt;author&gt;Gongalsky, Konstantin B&lt;/author&gt;&lt;author&gt;Swengel, Ann B&lt;/author&gt;&lt;author&gt;Gentile, Alessandro&lt;/author&gt;&lt;author&gt;Chase, Jonathan M&lt;/author&gt;&lt;/authors&gt;&lt;/contributors&gt;&lt;added-date format="utc"&gt;1650457277&lt;/added-date&gt;&lt;ref-type name="Journal Article"&gt;17&lt;/ref-type&gt;&lt;dates&gt;&lt;year&gt;2020&lt;/year&gt;&lt;/dates&gt;&lt;rec-number&gt;46&lt;/rec-number&gt;&lt;last-updated-date format="utc"&gt;1650457277&lt;/last-updated-date&gt;&lt;volume&gt;368&lt;/volume&gt;&lt;/record&gt;&lt;/Cite&gt;&lt;/EndNote&gt;</w:instrText>
      </w:r>
      <w:r w:rsidR="006B72A0" w:rsidRPr="00397DBF">
        <w:fldChar w:fldCharType="separate"/>
      </w:r>
      <w:r w:rsidR="009B45A0">
        <w:rPr>
          <w:noProof/>
        </w:rPr>
        <w:t>Van Klink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6B72A0" w:rsidRPr="00397DBF">
        <w:fldChar w:fldCharType="end"/>
      </w:r>
      <w:r w:rsidR="006B72A0" w:rsidRPr="00397DBF">
        <w:t xml:space="preserve"> </w:t>
      </w:r>
      <w:r w:rsidR="000A3323" w:rsidRPr="00397DBF">
        <w:t xml:space="preserve">concluded an 11% decline </w:t>
      </w:r>
      <w:r w:rsidR="000C425F" w:rsidRPr="00397DBF">
        <w:t xml:space="preserve">in abundance </w:t>
      </w:r>
      <w:r w:rsidR="003974E5" w:rsidRPr="00397DBF">
        <w:t xml:space="preserve">per decade. The differences may arise from the different metrics used or </w:t>
      </w:r>
      <w:r w:rsidR="003974E5" w:rsidRPr="00397DBF">
        <w:fldChar w:fldCharType="begin"/>
      </w:r>
      <w:r w:rsidR="009B45A0">
        <w:instrText xml:space="preserve"> ADDIN EN.CITE &lt;EndNote&gt;&lt;Cite AuthorYear="1"&gt;&lt;Author&gt;Van Klink&lt;/Author&gt;&lt;Year&gt;2020&lt;/Year&gt;&lt;RecNum&gt;0&lt;/RecNum&gt;&lt;IDText&gt;Meta-analysis reveals declines in terrestrial but increases in freshwater insect abundances&lt;/IDText&gt;&lt;DisplayText&gt;Van Klink&lt;style face="italic"&gt; et al.&lt;/style&gt; (2020)&lt;/DisplayText&gt;&lt;record&gt;&lt;isbn&gt;0036-8075&lt;/isbn&gt;&lt;titles&gt;&lt;title&gt;Meta-analysis reveals declines in terrestrial but increases in freshwater insect abundances&lt;/title&gt;&lt;secondary-title&gt;Science&lt;/secondary-title&gt;&lt;/titles&gt;&lt;pages&gt;417-420&lt;/pages&gt;&lt;number&gt;6489&lt;/number&gt;&lt;contributors&gt;&lt;authors&gt;&lt;author&gt;Van Klink, Roel&lt;/author&gt;&lt;author&gt;Bowler, Diana E&lt;/author&gt;&lt;author&gt;Gongalsky, Konstantin B&lt;/author&gt;&lt;author&gt;Swengel, Ann B&lt;/author&gt;&lt;author&gt;Gentile, Alessandro&lt;/author&gt;&lt;author&gt;Chase, Jonathan M&lt;/author&gt;&lt;/authors&gt;&lt;/contributors&gt;&lt;added-date format="utc"&gt;1650457277&lt;/added-date&gt;&lt;ref-type name="Journal Article"&gt;17&lt;/ref-type&gt;&lt;dates&gt;&lt;year&gt;2020&lt;/year&gt;&lt;/dates&gt;&lt;rec-number&gt;46&lt;/rec-number&gt;&lt;last-updated-date format="utc"&gt;1650457277&lt;/last-updated-date&gt;&lt;volume&gt;368&lt;/volume&gt;&lt;/record&gt;&lt;/Cite&gt;&lt;/EndNote&gt;</w:instrText>
      </w:r>
      <w:r w:rsidR="003974E5" w:rsidRPr="00397DBF">
        <w:fldChar w:fldCharType="separate"/>
      </w:r>
      <w:r w:rsidR="009B45A0">
        <w:rPr>
          <w:noProof/>
        </w:rPr>
        <w:t>Van Klink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3974E5" w:rsidRPr="00397DBF">
        <w:fldChar w:fldCharType="end"/>
      </w:r>
      <w:r w:rsidR="005B6E63" w:rsidRPr="00397DBF">
        <w:t xml:space="preserve">'s </w:t>
      </w:r>
      <w:r w:rsidR="00B003A1">
        <w:t>wider geographical</w:t>
      </w:r>
      <w:r w:rsidR="007A6530">
        <w:t xml:space="preserve"> (41 countries)</w:t>
      </w:r>
      <w:r w:rsidR="00B003A1">
        <w:t xml:space="preserve"> </w:t>
      </w:r>
      <w:r w:rsidR="00E22511">
        <w:t>and</w:t>
      </w:r>
      <w:r w:rsidR="00B003A1">
        <w:t xml:space="preserve"> temporal </w:t>
      </w:r>
      <w:r w:rsidR="005B6E63" w:rsidRPr="00397DBF">
        <w:t>(1925-2018)</w:t>
      </w:r>
      <w:r w:rsidR="007A6530">
        <w:t xml:space="preserve"> </w:t>
      </w:r>
      <w:r w:rsidR="00E22511">
        <w:t>coverage</w:t>
      </w:r>
      <w:r w:rsidR="005B6E63" w:rsidRPr="00397DBF">
        <w:t xml:space="preserve">. </w:t>
      </w:r>
    </w:p>
    <w:p w14:paraId="360D89A3" w14:textId="075C56AB" w:rsidR="00755740" w:rsidRPr="00397DBF" w:rsidRDefault="002B589B" w:rsidP="008B4D0D">
      <w:pPr>
        <w:jc w:val="both"/>
      </w:pPr>
      <w:r w:rsidRPr="00397DBF">
        <w:t xml:space="preserve">These papers are complemented by a number of others: declines in carabid beetles </w:t>
      </w:r>
      <w:r w:rsidRPr="00397DBF">
        <w:fldChar w:fldCharType="begin">
          <w:fldData xml:space="preserve">PEVuZE5vdGU+PENpdGU+PEF1dGhvcj5Ib21idXJnPC9BdXRob3I+PFllYXI+MjAxOTwvWWVhcj48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Ib21idXJnPC9BdXRob3I+PFllYXI+MjAxOTwvWWVhcj48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</w:fldData>
        </w:fldChar>
      </w:r>
      <w:r w:rsidR="009B45A0">
        <w:instrText xml:space="preserve"> ADDIN EN.CITE.DATA </w:instrText>
      </w:r>
      <w:r w:rsidR="009B45A0">
        <w:fldChar w:fldCharType="end"/>
      </w:r>
      <w:r w:rsidRPr="00397DBF">
        <w:fldChar w:fldCharType="separate"/>
      </w:r>
      <w:r w:rsidR="009B45A0">
        <w:rPr>
          <w:noProof/>
        </w:rPr>
        <w:t>(Brook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2; Homburg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Pr="00397DBF">
        <w:fldChar w:fldCharType="end"/>
      </w:r>
      <w:r w:rsidRPr="00397DBF">
        <w:t xml:space="preserve">, butterflies </w:t>
      </w:r>
      <w:r w:rsidRPr="00397DBF">
        <w:fldChar w:fldCharType="begin">
          <w:fldData xml:space="preserve">PEVuZE5vdGU+PENpdGU+PEF1dGhvcj52YW4gU3RyaWVuPC9BdXRob3I+PFllYXI+MjAxOTwvWWVh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2YW4gU3RyaWVuPC9BdXRob3I+PFllYXI+MjAxOTwvWWVh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</w:fldData>
        </w:fldChar>
      </w:r>
      <w:r w:rsidR="009B45A0">
        <w:instrText xml:space="preserve"> ADDIN EN.CITE.DATA </w:instrText>
      </w:r>
      <w:r w:rsidR="009B45A0">
        <w:fldChar w:fldCharType="end"/>
      </w:r>
      <w:r w:rsidRPr="00397DBF">
        <w:fldChar w:fldCharType="separate"/>
      </w:r>
      <w:r w:rsidR="009B45A0">
        <w:rPr>
          <w:noProof/>
        </w:rPr>
        <w:t>(van Strie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Wepprich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Pr="00397DBF">
        <w:fldChar w:fldCharType="end"/>
      </w:r>
      <w:r w:rsidRPr="00397DBF">
        <w:t xml:space="preserve">, and bumblebees </w:t>
      </w:r>
      <w:r w:rsidRPr="00397DBF">
        <w:fldChar w:fldCharType="begin"/>
      </w:r>
      <w:r w:rsidR="009B45A0">
        <w:instrText xml:space="preserve"> ADDIN EN.CITE &lt;EndNote&gt;&lt;Cite&gt;&lt;Author&gt;Soroye&lt;/Author&gt;&lt;Year&gt;2020&lt;/Year&gt;&lt;RecNum&gt;44&lt;/RecNum&gt;&lt;IDText&gt;Climate change contributes to widespread declines among bumble bees across continents&lt;/IDText&gt;&lt;DisplayText&gt;(Soroye&lt;style face="italic"&gt; et al.&lt;/style&gt;, 2020)&lt;/DisplayText&gt;&lt;record&gt;&lt;rec-number&gt;44&lt;/rec-number&gt;&lt;foreign-keys&gt;&lt;key app="EN" db-id="arvvpdd2axrst1ea0ec5sexcpsxfetwvtdav" timestamp="1651591103" guid="e22d9d3f-32c8-4778-89c2-83310dd12e89"&gt;44&lt;/key&gt;&lt;/foreign-keys&gt;&lt;ref-type name="Journal Article"&gt;17&lt;/ref-type&gt;&lt;contributors&gt;&lt;authors&gt;&lt;author&gt;Soroye, Peter&lt;/author&gt;&lt;author&gt;Newbold, Tim&lt;/author&gt;&lt;author&gt;Kerr, Jeremy&lt;/author&gt;&lt;/authors&gt;&lt;/contributors&gt;&lt;titles&gt;&lt;title&gt;Climate change contributes to widespread declines among bumble bees across continents&lt;/title&gt;&lt;secondary-title&gt;Science&lt;/secondary-title&gt;&lt;/titles&gt;&lt;periodical&gt;&lt;full-title&gt;Science&lt;/full-title&gt;&lt;/periodical&gt;&lt;pages&gt;685-688&lt;/pages&gt;&lt;volume&gt;367&lt;/volume&gt;&lt;number&gt;6478&lt;/number&gt;&lt;dates&gt;&lt;year&gt;2020&lt;/year&gt;&lt;/dates&gt;&lt;isbn&gt;0036-8075&lt;/isbn&gt;&lt;urls&gt;&lt;/urls&gt;&lt;/record&gt;&lt;/Cite&gt;&lt;/EndNote&gt;</w:instrText>
      </w:r>
      <w:r w:rsidRPr="00397DBF">
        <w:fldChar w:fldCharType="separate"/>
      </w:r>
      <w:r w:rsidR="009B45A0">
        <w:rPr>
          <w:noProof/>
        </w:rPr>
        <w:t>(Soroy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Pr="00397DBF">
        <w:fldChar w:fldCharType="end"/>
      </w:r>
      <w:r w:rsidRPr="00397DBF">
        <w:t xml:space="preserve"> have all been reported. </w:t>
      </w:r>
      <w:r w:rsidR="00755740" w:rsidRPr="00397DBF">
        <w:t xml:space="preserve">Although most studies </w:t>
      </w:r>
      <w:r w:rsidR="009B3A58">
        <w:t>are</w:t>
      </w:r>
      <w:r w:rsidR="00755740" w:rsidRPr="00397DBF">
        <w:t xml:space="preserve"> conducted in </w:t>
      </w:r>
      <w:r w:rsidR="00DC23AA" w:rsidRPr="00397DBF">
        <w:t xml:space="preserve">westernised </w:t>
      </w:r>
      <w:r w:rsidR="00C8719A" w:rsidRPr="00397DBF">
        <w:t>countries,</w:t>
      </w:r>
      <w:r w:rsidR="007E7C9D" w:rsidRPr="00397DBF">
        <w:t xml:space="preserve"> </w:t>
      </w:r>
      <w:r w:rsidR="007E7C9D" w:rsidRPr="00397DBF">
        <w:fldChar w:fldCharType="begin"/>
      </w:r>
      <w:r w:rsidR="009B45A0">
        <w:instrText xml:space="preserve"> ADDIN EN.CITE &lt;EndNote&gt;&lt;Cite AuthorYear="1"&gt;&lt;Author&gt;Lister&lt;/Author&gt;&lt;Year&gt;2018&lt;/Year&gt;&lt;RecNum&gt;24&lt;/RecNum&gt;&lt;IDText&gt;Climate-driven declines in arthropod abundance restructure a rainforest food web&lt;/IDText&gt;&lt;DisplayText&gt;Lister and Garcia (2018)&lt;/DisplayText&gt;&lt;record&gt;&lt;rec-number&gt;24&lt;/rec-number&gt;&lt;foreign-keys&gt;&lt;key app="EN" db-id="arvvpdd2axrst1ea0ec5sexcpsxfetwvtdav" timestamp="1651591102" guid="81fb6a94-3142-40bf-9a11-7f6c47153bf0"&gt;24&lt;/key&gt;&lt;/foreign-keys&gt;&lt;ref-type name="Journal Article"&gt;17&lt;/ref-type&gt;&lt;contributors&gt;&lt;authors&gt;&lt;author&gt;Lister, Bradford C&lt;/author&gt;&lt;author&gt;Garcia, Andres&lt;/author&gt;&lt;/authors&gt;&lt;/contributors&gt;&lt;titles&gt;&lt;title&gt;Climate-driven declines in arthropod abundance restructure a rainforest food web&lt;/title&gt;&lt;secondary-title&gt;Proceedings of the National Academy of Sciences&lt;/secondary-title&gt;&lt;/titles&gt;&lt;periodical&gt;&lt;full-title&gt;Proceedings of the National Academy of Sciences&lt;/full-title&gt;&lt;/periodical&gt;&lt;pages&gt;E10397-E10406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7E7C9D" w:rsidRPr="00397DBF">
        <w:fldChar w:fldCharType="separate"/>
      </w:r>
      <w:r w:rsidR="009B45A0">
        <w:rPr>
          <w:noProof/>
        </w:rPr>
        <w:t>Lister and Garcia (2018)</w:t>
      </w:r>
      <w:r w:rsidR="007E7C9D" w:rsidRPr="00397DBF">
        <w:fldChar w:fldCharType="end"/>
      </w:r>
      <w:r w:rsidR="007E7C9D" w:rsidRPr="00397DBF">
        <w:t xml:space="preserve"> observed sustained</w:t>
      </w:r>
      <w:r w:rsidR="009D617E" w:rsidRPr="00397DBF">
        <w:t xml:space="preserve"> biomass</w:t>
      </w:r>
      <w:r w:rsidR="007E7C9D" w:rsidRPr="00397DBF">
        <w:t xml:space="preserve"> decline</w:t>
      </w:r>
      <w:r w:rsidR="009D617E" w:rsidRPr="00397DBF">
        <w:t>s</w:t>
      </w:r>
      <w:r w:rsidR="007E7C9D" w:rsidRPr="00397DBF">
        <w:t xml:space="preserve"> across </w:t>
      </w:r>
      <w:r w:rsidR="009D617E" w:rsidRPr="00397DBF">
        <w:t xml:space="preserve">10 major </w:t>
      </w:r>
      <w:r w:rsidR="009D617E" w:rsidRPr="00397DBF">
        <w:lastRenderedPageBreak/>
        <w:t>arthropod taxa in a Puerto Ric</w:t>
      </w:r>
      <w:r w:rsidR="008359CB">
        <w:t>an</w:t>
      </w:r>
      <w:r w:rsidR="009D617E" w:rsidRPr="00397DBF">
        <w:t xml:space="preserve"> rainforest</w:t>
      </w:r>
      <w:r w:rsidR="00B779D5" w:rsidRPr="00397DBF">
        <w:t xml:space="preserve"> since 1976</w:t>
      </w:r>
      <w:r w:rsidR="00DD4006" w:rsidRPr="00397DBF">
        <w:t xml:space="preserve">, while </w:t>
      </w:r>
      <w:r w:rsidR="00DD4006" w:rsidRPr="00397DBF">
        <w:fldChar w:fldCharType="begin"/>
      </w:r>
      <w:r w:rsidR="009B45A0">
        <w:instrText xml:space="preserve"> ADDIN EN.CITE &lt;EndNote&gt;&lt;Cite AuthorYear="1"&gt;&lt;Author&gt;Gillespie&lt;/Author&gt;&lt;Year&gt;2020&lt;/Year&gt;&lt;RecNum&gt;27&lt;/RecNum&gt;&lt;IDText&gt;Status and trends of terrestrial arthropod abundance and diversity in the North Atlantic region of the Arctic&lt;/IDText&gt;&lt;DisplayText&gt;Gillespie&lt;style face="italic"&gt; et al.&lt;/style&gt; (2020)&lt;/DisplayText&gt;&lt;record&gt;&lt;rec-number&gt;27&lt;/rec-number&gt;&lt;foreign-keys&gt;&lt;key app="EN" db-id="arvvpdd2axrst1ea0ec5sexcpsxfetwvtdav" timestamp="1651591102" guid="0cbc30f4-53b9-4403-a418-9695dbcb8cf4"&gt;27&lt;/key&gt;&lt;/foreign-keys&gt;&lt;ref-type name="Journal Article"&gt;17&lt;/ref-type&gt;&lt;contributors&gt;&lt;authors&gt;&lt;author&gt;Gillespie, Mark AK&lt;/author&gt;&lt;author&gt;Alfredsson, Matthias&lt;/author&gt;&lt;author&gt;Barrio, Isabel C&lt;/author&gt;&lt;author&gt;Bowden, Joseph J&lt;/author&gt;&lt;author&gt;Convey, Peter&lt;/author&gt;&lt;author&gt;Culler, Lauren E&lt;/author&gt;&lt;author&gt;Coulson, Stephen J&lt;/author&gt;&lt;author&gt;Krogh, Paul Henning&lt;/author&gt;&lt;author&gt;Koltz, Amanda M&lt;/author&gt;&lt;author&gt;Koponen, Seppo&lt;/author&gt;&lt;/authors&gt;&lt;/contributors&gt;&lt;titles&gt;&lt;title&gt;Status and trends of terrestrial arthropod abundance and diversity in the North Atlantic region of the Arctic&lt;/title&gt;&lt;secondary-title&gt;Ambio&lt;/secondary-title&gt;&lt;/titles&gt;&lt;periodical&gt;&lt;full-title&gt;Ambio&lt;/full-title&gt;&lt;/periodical&gt;&lt;pages&gt;718-731&lt;/pages&gt;&lt;volume&gt;49&lt;/volume&gt;&lt;number&gt;3&lt;/number&gt;&lt;dates&gt;&lt;year&gt;2020&lt;/year&gt;&lt;/dates&gt;&lt;isbn&gt;1654-7209&lt;/isbn&gt;&lt;urls&gt;&lt;/urls&gt;&lt;/record&gt;&lt;/Cite&gt;&lt;/EndNote&gt;</w:instrText>
      </w:r>
      <w:r w:rsidR="00DD4006" w:rsidRPr="00397DBF">
        <w:fldChar w:fldCharType="separate"/>
      </w:r>
      <w:r w:rsidR="009B45A0">
        <w:rPr>
          <w:noProof/>
        </w:rPr>
        <w:t>Gillespi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DD4006" w:rsidRPr="00397DBF">
        <w:fldChar w:fldCharType="end"/>
      </w:r>
      <w:r w:rsidR="00DD4006" w:rsidRPr="00397DBF">
        <w:t xml:space="preserve"> and </w:t>
      </w:r>
      <w:r w:rsidR="00DD4006" w:rsidRPr="00397DBF">
        <w:fldChar w:fldCharType="begin"/>
      </w:r>
      <w:r w:rsidR="009B45A0">
        <w:instrText xml:space="preserve"> ADDIN EN.CITE &lt;EndNote&gt;&lt;Cite AuthorYear="1"&gt;&lt;Author&gt;Loboda&lt;/Author&gt;&lt;Year&gt;2018&lt;/Year&gt;&lt;RecNum&gt;33&lt;/RecNum&gt;&lt;IDText&gt;Declining diversity and abundance of High Arctic fly assemblages over two decades of rapid climate warming&lt;/IDText&gt;&lt;DisplayText&gt;Loboda&lt;style face="italic"&gt; et al.&lt;/style&gt; (2018)&lt;/DisplayText&gt;&lt;record&gt;&lt;rec-number&gt;33&lt;/rec-number&gt;&lt;foreign-keys&gt;&lt;key app="EN" db-id="arvvpdd2axrst1ea0ec5sexcpsxfetwvtdav" timestamp="1651591102" guid="b64fb13a-4fb3-477b-ac1b-10b2e381b178"&gt;33&lt;/key&gt;&lt;/foreign-keys&gt;&lt;ref-type name="Journal Article"&gt;17&lt;/ref-type&gt;&lt;contributors&gt;&lt;authors&gt;&lt;author&gt;Loboda, Sarah&lt;/author&gt;&lt;author&gt;Savage, Jade&lt;/author&gt;&lt;author&gt;Buddle, Christopher M&lt;/author&gt;&lt;author&gt;Schmidt, Niels M&lt;/author&gt;&lt;author&gt;Høye, Toke T&lt;/author&gt;&lt;/authors&gt;&lt;/contributors&gt;&lt;titles&gt;&lt;title&gt;Declining diversity and abundance of High Arctic fly assemblages over two decades of rapid climate warming&lt;/title&gt;&lt;secondary-title&gt;Ecography&lt;/secondary-title&gt;&lt;/titles&gt;&lt;periodical&gt;&lt;full-title&gt;Ecography&lt;/full-title&gt;&lt;/periodical&gt;&lt;pages&gt;265-277&lt;/pages&gt;&lt;volume&gt;41&lt;/volume&gt;&lt;number&gt;2&lt;/number&gt;&lt;dates&gt;&lt;year&gt;2018&lt;/year&gt;&lt;/dates&gt;&lt;isbn&gt;0906-7590&lt;/isbn&gt;&lt;urls&gt;&lt;/urls&gt;&lt;/record&gt;&lt;/Cite&gt;&lt;/EndNote&gt;</w:instrText>
      </w:r>
      <w:r w:rsidR="00DD4006" w:rsidRPr="00397DBF">
        <w:fldChar w:fldCharType="separate"/>
      </w:r>
      <w:r w:rsidR="009B45A0">
        <w:rPr>
          <w:noProof/>
        </w:rPr>
        <w:t>Loboda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8)</w:t>
      </w:r>
      <w:r w:rsidR="00DD4006" w:rsidRPr="00397DBF">
        <w:fldChar w:fldCharType="end"/>
      </w:r>
      <w:r w:rsidR="00DD4006" w:rsidRPr="00397DBF">
        <w:t xml:space="preserve"> both report declines in muscid fl</w:t>
      </w:r>
      <w:r w:rsidR="00B779D5" w:rsidRPr="00397DBF">
        <w:t>y abundance</w:t>
      </w:r>
      <w:r w:rsidR="00DD4006" w:rsidRPr="00397DBF">
        <w:t xml:space="preserve"> in</w:t>
      </w:r>
      <w:r w:rsidR="002363FA" w:rsidRPr="00397DBF">
        <w:t xml:space="preserve"> the </w:t>
      </w:r>
      <w:r w:rsidR="00CC71E4">
        <w:t>A</w:t>
      </w:r>
      <w:r w:rsidR="002363FA" w:rsidRPr="00397DBF">
        <w:t xml:space="preserve">rctic (1996-2014). </w:t>
      </w:r>
      <w:r w:rsidR="00DD4006" w:rsidRPr="00397DBF">
        <w:t xml:space="preserve"> </w:t>
      </w:r>
      <w:r w:rsidR="00DC23AA" w:rsidRPr="00397DBF">
        <w:t xml:space="preserve"> </w:t>
      </w:r>
    </w:p>
    <w:p w14:paraId="666FB988" w14:textId="15DCB933" w:rsidR="00F421F5" w:rsidRPr="00397DBF" w:rsidRDefault="00E20FCB" w:rsidP="008B4D0D">
      <w:pPr>
        <w:jc w:val="both"/>
      </w:pPr>
      <w:r w:rsidRPr="00397DBF">
        <w:t xml:space="preserve">The </w:t>
      </w:r>
      <w:r w:rsidR="0049507A" w:rsidRPr="00397DBF">
        <w:t xml:space="preserve">concrete </w:t>
      </w:r>
      <w:r w:rsidRPr="00397DBF">
        <w:t>conclusion that can</w:t>
      </w:r>
      <w:r w:rsidR="00DD35DD">
        <w:t xml:space="preserve"> be</w:t>
      </w:r>
      <w:r w:rsidRPr="00397DBF">
        <w:t xml:space="preserve"> draw</w:t>
      </w:r>
      <w:r w:rsidR="00DD35DD">
        <w:t>n</w:t>
      </w:r>
      <w:r w:rsidRPr="00397DBF">
        <w:t xml:space="preserve"> is th</w:t>
      </w:r>
      <w:r w:rsidR="00267E22" w:rsidRPr="00397DBF">
        <w:t>e apparent</w:t>
      </w:r>
      <w:r w:rsidR="0049507A" w:rsidRPr="00397DBF">
        <w:t xml:space="preserve"> </w:t>
      </w:r>
      <w:r w:rsidR="00324CE3" w:rsidRPr="00397DBF">
        <w:t xml:space="preserve">spatial, temporal and taxonomic </w:t>
      </w:r>
      <w:r w:rsidR="0049507A" w:rsidRPr="00397DBF">
        <w:t>variation</w:t>
      </w:r>
      <w:r w:rsidR="00324CE3" w:rsidRPr="00397DBF">
        <w:t xml:space="preserve"> </w:t>
      </w:r>
      <w:r w:rsidR="007E4463" w:rsidRPr="00397DBF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IdWRzb248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IdWRzb248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</w:fldData>
        </w:fldChar>
      </w:r>
      <w:r w:rsidR="009B45A0">
        <w:instrText xml:space="preserve"> ADDIN EN.CITE.DATA </w:instrText>
      </w:r>
      <w:r w:rsidR="009B45A0">
        <w:fldChar w:fldCharType="end"/>
      </w:r>
      <w:r w:rsidR="007E4463" w:rsidRPr="00397DBF">
        <w:fldChar w:fldCharType="separate"/>
      </w:r>
      <w:r w:rsidR="009B45A0">
        <w:rPr>
          <w:noProof/>
        </w:rPr>
        <w:t>(Hudso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7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b)</w:t>
      </w:r>
      <w:r w:rsidR="007E4463" w:rsidRPr="00397DBF">
        <w:fldChar w:fldCharType="end"/>
      </w:r>
      <w:r w:rsidR="00267E22" w:rsidRPr="00397DBF">
        <w:t xml:space="preserve">. </w:t>
      </w:r>
      <w:r w:rsidR="00745819" w:rsidRPr="00397DBF">
        <w:fldChar w:fldCharType="begin"/>
      </w:r>
      <w:r w:rsidR="009B45A0">
        <w:instrText xml:space="preserve"> ADDIN EN.CITE &lt;EndNote&gt;&lt;Cite AuthorYear="1"&gt;&lt;Author&gt;Ollerton&lt;/Author&gt;&lt;Year&gt;2014&lt;/Year&gt;&lt;RecNum&gt;21&lt;/RecNum&gt;&lt;IDText&gt;Extinctions of aculeate pollinators in Britain and the role of large-scale agricultural changes&lt;/IDText&gt;&lt;DisplayText&gt;Ollerton&lt;style face="italic"&gt; et al.&lt;/style&gt; (2014)&lt;/DisplayText&gt;&lt;record&gt;&lt;rec-number&gt;21&lt;/rec-number&gt;&lt;foreign-keys&gt;&lt;key app="EN" db-id="arvvpdd2axrst1ea0ec5sexcpsxfetwvtdav" timestamp="1651591102" guid="e1055da3-421a-4589-a65f-c073f382036a"&gt;21&lt;/key&gt;&lt;/foreign-keys&gt;&lt;ref-type name="Journal Article"&gt;17&lt;/ref-type&gt;&lt;contributors&gt;&lt;authors&gt;&lt;author&gt;Ollerton, Jeff&lt;/author&gt;&lt;author&gt;Erenler, Hilary&lt;/author&gt;&lt;author&gt;Edwards, Mike&lt;/author&gt;&lt;author&gt;Crockett, Robin&lt;/author&gt;&lt;/authors&gt;&lt;/contributors&gt;&lt;titles&gt;&lt;title&gt;Extinctions of aculeate pollinators in Britain and the role of large-scale agricultural changes&lt;/title&gt;&lt;secondary-title&gt;Science&lt;/secondary-title&gt;&lt;/titles&gt;&lt;periodical&gt;&lt;full-title&gt;Science&lt;/full-title&gt;&lt;/periodical&gt;&lt;pages&gt;1360-1362&lt;/pages&gt;&lt;volume&gt;346&lt;/volume&gt;&lt;number&gt;6215&lt;/number&gt;&lt;dates&gt;&lt;year&gt;2014&lt;/year&gt;&lt;/dates&gt;&lt;isbn&gt;0036-8075&lt;/isbn&gt;&lt;urls&gt;&lt;/urls&gt;&lt;/record&gt;&lt;/Cite&gt;&lt;/EndNote&gt;</w:instrText>
      </w:r>
      <w:r w:rsidR="00745819" w:rsidRPr="00397DBF">
        <w:fldChar w:fldCharType="separate"/>
      </w:r>
      <w:r w:rsidR="009B45A0">
        <w:rPr>
          <w:noProof/>
        </w:rPr>
        <w:t>Ollerto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4)</w:t>
      </w:r>
      <w:r w:rsidR="00745819" w:rsidRPr="00397DBF">
        <w:fldChar w:fldCharType="end"/>
      </w:r>
      <w:r w:rsidR="00745819" w:rsidRPr="00397DBF">
        <w:t xml:space="preserve"> </w:t>
      </w:r>
      <w:r w:rsidR="00BF4410" w:rsidRPr="00397DBF">
        <w:t xml:space="preserve">reports a </w:t>
      </w:r>
      <w:r w:rsidR="00B90B59" w:rsidRPr="00397DBF">
        <w:t>shift</w:t>
      </w:r>
      <w:r w:rsidR="00BF4410" w:rsidRPr="00397DBF">
        <w:t xml:space="preserve"> from losing over 3 British pollinating species per decade in the 1920s to 1950s, </w:t>
      </w:r>
      <w:r w:rsidR="00EF137F" w:rsidRPr="00397DBF">
        <w:t xml:space="preserve">to losing 0.98 from the 1960s. </w:t>
      </w:r>
      <w:r w:rsidR="00AD7D09" w:rsidRPr="00397DBF">
        <w:t xml:space="preserve">When comparing habitat types, </w:t>
      </w:r>
      <w:r w:rsidR="00351DC5" w:rsidRPr="00397DBF">
        <w:t xml:space="preserve">UK </w:t>
      </w:r>
      <w:r w:rsidR="00CF0D9E" w:rsidRPr="00397DBF">
        <w:t>carabid</w:t>
      </w:r>
      <w:r w:rsidR="00351DC5" w:rsidRPr="00397DBF">
        <w:t xml:space="preserve"> trends varied from 50% declines in norther</w:t>
      </w:r>
      <w:r w:rsidR="00C12B0B" w:rsidRPr="00397DBF">
        <w:t>n moorland and western pasture, to 50% increases in southern downland</w:t>
      </w:r>
      <w:r w:rsidR="00450083" w:rsidRPr="00397DBF">
        <w:t>. Furthermore, certain taxa were found to be stable in certain habitats, whil</w:t>
      </w:r>
      <w:r w:rsidR="006B70CD">
        <w:t>st</w:t>
      </w:r>
      <w:r w:rsidR="00450083" w:rsidRPr="00397DBF">
        <w:t xml:space="preserve"> declining elsewhere</w:t>
      </w:r>
      <w:r w:rsidR="00D401E8" w:rsidRPr="00397DBF">
        <w:t xml:space="preserve"> </w:t>
      </w:r>
      <w:r w:rsidR="00D401E8" w:rsidRPr="00397DBF">
        <w:fldChar w:fldCharType="begin"/>
      </w:r>
      <w:r w:rsidR="009B45A0">
        <w:instrText xml:space="preserve"> ADDIN EN.CITE &lt;EndNote&gt;&lt;Cite&gt;&lt;Author&gt;Brooks&lt;/Author&gt;&lt;Year&gt;2012&lt;/Year&gt;&lt;RecNum&gt;29&lt;/RecNum&gt;&lt;IDText&gt;Large carabid beetle declines in a United Kingdom monitoring network increases evidence for a widespread loss in insect biodiversity&lt;/IDText&gt;&lt;DisplayText&gt;(Brooks&lt;style face="italic"&gt; et al.&lt;/style&gt;, 2012)&lt;/DisplayText&gt;&lt;record&gt;&lt;rec-number&gt;29&lt;/rec-number&gt;&lt;foreign-keys&gt;&lt;key app="EN" db-id="arvvpdd2axrst1ea0ec5sexcpsxfetwvtdav" timestamp="1651591102" guid="ef5853b2-e734-475a-ad83-f8c5e13fc95a"&gt;29&lt;/key&gt;&lt;/foreign-keys&gt;&lt;ref-type name="Journal Article"&gt;17&lt;/ref-type&gt;&lt;contributors&gt;&lt;authors&gt;&lt;author&gt;Brooks, David R&lt;/author&gt;&lt;author&gt;Bater, John E&lt;/author&gt;&lt;author&gt;Clark, Suzanne J&lt;/author&gt;&lt;author&gt;Monteith, Don T&lt;/author&gt;&lt;author&gt;Andrews, Christopher&lt;/author&gt;&lt;author&gt;Corbett, Stuart J&lt;/author&gt;&lt;author&gt;Beaumont, Deborah A&lt;/author&gt;&lt;author&gt;Chapman, Jason W&lt;/author&gt;&lt;/authors&gt;&lt;/contributors&gt;&lt;titles&gt;&lt;title&gt;Large carabid beetle declines in a United Kingdom monitoring network increases evidence for a widespread loss in insect biodiversity&lt;/title&gt;&lt;secondary-title&gt;Journal of applied Ecology&lt;/secondary-title&gt;&lt;/titles&gt;&lt;periodical&gt;&lt;full-title&gt;Journal of Applied Ecology&lt;/full-title&gt;&lt;/periodical&gt;&lt;pages&gt;1009-1019&lt;/pages&gt;&lt;volume&gt;49&lt;/volume&gt;&lt;number&gt;5&lt;/number&gt;&lt;dates&gt;&lt;year&gt;2012&lt;/year&gt;&lt;/dates&gt;&lt;isbn&gt;0021-8901&lt;/isbn&gt;&lt;urls&gt;&lt;/urls&gt;&lt;/record&gt;&lt;/Cite&gt;&lt;/EndNote&gt;</w:instrText>
      </w:r>
      <w:r w:rsidR="00D401E8" w:rsidRPr="00397DBF">
        <w:fldChar w:fldCharType="separate"/>
      </w:r>
      <w:r w:rsidR="009B45A0">
        <w:rPr>
          <w:noProof/>
        </w:rPr>
        <w:t>(Brook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2)</w:t>
      </w:r>
      <w:r w:rsidR="00D401E8" w:rsidRPr="00397DBF">
        <w:fldChar w:fldCharType="end"/>
      </w:r>
      <w:r w:rsidR="00450083" w:rsidRPr="00397DBF">
        <w:t xml:space="preserve">. </w:t>
      </w:r>
    </w:p>
    <w:p w14:paraId="251C4A80" w14:textId="03B3251F" w:rsidR="00315264" w:rsidRDefault="005A4DFC" w:rsidP="008B4D0D">
      <w:pPr>
        <w:jc w:val="both"/>
      </w:pPr>
      <w:r w:rsidRPr="00397DBF">
        <w:t xml:space="preserve">It is widely agreed that </w:t>
      </w:r>
      <w:r w:rsidR="00A03023" w:rsidRPr="00397DBF">
        <w:t>ecological traits of species and nature of the threat influence</w:t>
      </w:r>
      <w:r w:rsidR="008359CB">
        <w:t xml:space="preserve"> population</w:t>
      </w:r>
      <w:r w:rsidR="00A03023" w:rsidRPr="00397DBF">
        <w:t xml:space="preserve"> trends </w:t>
      </w:r>
      <w:r w:rsidR="00A03023" w:rsidRPr="00397DBF">
        <w:fldChar w:fldCharType="begin">
          <w:fldData xml:space="preserve">PEVuZE5vdGU+PENpdGU+PEF1dGhvcj5DYXJkb3NvPC9BdXRob3I+PFllYXI+MjAyMDwvWWVhcj48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DYXJkb3NvPC9BdXRob3I+PFllYXI+MjAyMDwvWWVhcj48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</w:fldData>
        </w:fldChar>
      </w:r>
      <w:r w:rsidR="009B45A0">
        <w:instrText xml:space="preserve"> ADDIN EN.CITE.DATA </w:instrText>
      </w:r>
      <w:r w:rsidR="009B45A0">
        <w:fldChar w:fldCharType="end"/>
      </w:r>
      <w:r w:rsidR="00A03023" w:rsidRPr="00397DBF">
        <w:fldChar w:fldCharType="separate"/>
      </w:r>
      <w:r w:rsidR="009B45A0">
        <w:rPr>
          <w:noProof/>
        </w:rPr>
        <w:t>(Dirzo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4; De Palma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5; Habel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Cardoso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A03023" w:rsidRPr="00397DBF">
        <w:fldChar w:fldCharType="end"/>
      </w:r>
      <w:r w:rsidR="00BE6081" w:rsidRPr="00397DBF">
        <w:t xml:space="preserve">. </w:t>
      </w:r>
      <w:r w:rsidR="001A14D3">
        <w:t>G</w:t>
      </w:r>
      <w:r w:rsidR="0066636D" w:rsidRPr="00397DBF">
        <w:t xml:space="preserve">rassland sites </w:t>
      </w:r>
      <w:r w:rsidR="000A7890" w:rsidRPr="00397DBF">
        <w:t xml:space="preserve">with more agricultural land </w:t>
      </w:r>
      <w:r w:rsidR="005C6CCD">
        <w:t>surrounding</w:t>
      </w:r>
      <w:r w:rsidR="000A7890" w:rsidRPr="00397DBF">
        <w:t xml:space="preserve"> them experienced larger declines in arthropod abundance </w:t>
      </w:r>
      <w:r w:rsidR="00DD7654" w:rsidRPr="00397DBF">
        <w:fldChar w:fldCharType="begin"/>
      </w:r>
      <w:r w:rsidR="009B45A0">
        <w:instrText xml:space="preserve"> ADDIN EN.CITE &lt;EndNote&gt;&lt;Cite&gt;&lt;Author&gt;Seibold&lt;/Author&gt;&lt;Year&gt;2019&lt;/Year&gt;&lt;RecNum&gt;25&lt;/RecNum&gt;&lt;IDText&gt;Arthropod decline in grasslands and forests is associated with landscape-level drivers&lt;/IDText&gt;&lt;DisplayText&gt;(Seibold&lt;style face="italic"&gt; et al.&lt;/style&gt;, 2019)&lt;/DisplayText&gt;&lt;record&gt;&lt;rec-number&gt;25&lt;/rec-number&gt;&lt;foreign-keys&gt;&lt;key app="EN" db-id="arvvpdd2axrst1ea0ec5sexcpsxfetwvtdav" timestamp="1651591102" guid="54ab9ab0-7d3f-40e2-90fb-7041ecc1eecf"&gt;25&lt;/key&gt;&lt;/foreign-keys&gt;&lt;ref-type name="Journal Article"&gt;17&lt;/ref-type&gt;&lt;contributors&gt;&lt;authors&gt;&lt;author&gt;Seibold, Sebastian&lt;/author&gt;&lt;author&gt;Gossner, Martin M&lt;/author&gt;&lt;author&gt;Simons, Nadja K&lt;/author&gt;&lt;author&gt;Blüthgen, Nico&lt;/author&gt;&lt;author&gt;Müller, Jörg&lt;/author&gt;&lt;author&gt;Ambarlı, Didem&lt;/author&gt;&lt;author&gt;Ammer, Christian&lt;/author&gt;&lt;author&gt;Bauhus, Jürgen&lt;/author&gt;&lt;author&gt;Fischer, Markus&lt;/author&gt;&lt;author&gt;Habel, Jan C&lt;/author&gt;&lt;/authors&gt;&lt;/contributors&gt;&lt;titles&gt;&lt;title&gt;Arthropod decline in grasslands and forests is associated with landscape-level drivers&lt;/title&gt;&lt;secondary-title&gt;Nature&lt;/secondary-title&gt;&lt;/titles&gt;&lt;periodical&gt;&lt;full-title&gt;Nature&lt;/full-title&gt;&lt;/periodical&gt;&lt;pages&gt;671-674&lt;/pages&gt;&lt;volume&gt;574&lt;/volume&gt;&lt;number&gt;7780&lt;/number&gt;&lt;dates&gt;&lt;year&gt;2019&lt;/year&gt;&lt;/dates&gt;&lt;isbn&gt;1476-4687&lt;/isbn&gt;&lt;urls&gt;&lt;/urls&gt;&lt;/record&gt;&lt;/Cite&gt;&lt;/EndNote&gt;</w:instrText>
      </w:r>
      <w:r w:rsidR="00DD7654" w:rsidRPr="00397DBF">
        <w:fldChar w:fldCharType="separate"/>
      </w:r>
      <w:r w:rsidR="009B45A0">
        <w:rPr>
          <w:noProof/>
        </w:rPr>
        <w:t>(Seibold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DD7654" w:rsidRPr="00397DBF">
        <w:fldChar w:fldCharType="end"/>
      </w:r>
      <w:r w:rsidR="00DD7654" w:rsidRPr="00397DBF">
        <w:t xml:space="preserve">, potentially </w:t>
      </w:r>
      <w:r w:rsidR="00145EA6" w:rsidRPr="00397DBF">
        <w:t xml:space="preserve">explained by species' dispersal ability in a fragmented habitat. </w:t>
      </w:r>
      <w:r w:rsidR="00A939AA" w:rsidRPr="00397DBF">
        <w:t xml:space="preserve">Rare species are often reported as faring worse than common </w:t>
      </w:r>
      <w:r w:rsidR="00735ACA">
        <w:t>ones</w:t>
      </w:r>
      <w:r w:rsidR="00A939AA" w:rsidRPr="00397DBF">
        <w:t xml:space="preserve"> </w:t>
      </w:r>
      <w:r w:rsidR="007D6BC5" w:rsidRPr="00397DBF">
        <w:fldChar w:fldCharType="begin">
          <w:fldData xml:space="preserve">PEVuZE5vdGU+PENpdGU+PEF1dGhvcj5Qb3duZXk8L0F1dGhvcj48WWVhcj4yMDE5PC9ZZWFyPjxS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Qb3duZXk8L0F1dGhvcj48WWVhcj4yMDE5PC9ZZWFyPjxS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</w:fldData>
        </w:fldChar>
      </w:r>
      <w:r w:rsidR="009B45A0">
        <w:instrText xml:space="preserve"> ADDIN EN.CITE.DATA </w:instrText>
      </w:r>
      <w:r w:rsidR="009B45A0">
        <w:fldChar w:fldCharType="end"/>
      </w:r>
      <w:r w:rsidR="007D6BC5" w:rsidRPr="00397DBF">
        <w:fldChar w:fldCharType="separate"/>
      </w:r>
      <w:r w:rsidR="009B45A0">
        <w:rPr>
          <w:noProof/>
        </w:rPr>
        <w:t>(Pown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7D6BC5" w:rsidRPr="00397DBF">
        <w:fldChar w:fldCharType="end"/>
      </w:r>
      <w:r w:rsidR="006A3886" w:rsidRPr="00397DBF">
        <w:t>, though this was only true for biomass</w:t>
      </w:r>
      <w:r w:rsidR="00FB7F83" w:rsidRPr="00397DBF">
        <w:t xml:space="preserve"> - </w:t>
      </w:r>
      <w:r w:rsidR="008359CB">
        <w:t>and</w:t>
      </w:r>
      <w:r w:rsidR="00FB7F83" w:rsidRPr="00397DBF">
        <w:t xml:space="preserve"> not abundance – of ground beetles</w:t>
      </w:r>
      <w:r w:rsidR="00992F52" w:rsidRPr="00397DBF">
        <w:t xml:space="preserve"> reported</w:t>
      </w:r>
      <w:r w:rsidR="00FB7F83" w:rsidRPr="00397DBF">
        <w:t xml:space="preserve"> </w:t>
      </w:r>
      <w:r w:rsidR="00166E9B">
        <w:t>by</w:t>
      </w:r>
      <w:r w:rsidR="00FE6850" w:rsidRPr="00397DBF">
        <w:t xml:space="preserve"> </w:t>
      </w:r>
      <w:r w:rsidR="00FE6850" w:rsidRPr="00397DBF">
        <w:fldChar w:fldCharType="begin"/>
      </w:r>
      <w:r w:rsidR="009B45A0">
        <w:instrText xml:space="preserve"> ADDIN EN.CITE &lt;EndNote&gt;&lt;Cite AuthorYear="1"&gt;&lt;Author&gt;Hallmann&lt;/Author&gt;&lt;Year&gt;2020&lt;/Year&gt;&lt;RecNum&gt;23&lt;/RecNum&gt;&lt;IDText&gt;Declining abundance of beetles, moths and caddisflies in the Netherlands&lt;/IDText&gt;&lt;DisplayText&gt;Hallmann&lt;style face="italic"&gt; et al.&lt;/style&gt; (2020)&lt;/DisplayText&gt;&lt;record&gt;&lt;rec-number&gt;23&lt;/rec-number&gt;&lt;foreign-keys&gt;&lt;key app="EN" db-id="arvvpdd2axrst1ea0ec5sexcpsxfetwvtdav" timestamp="1651591102" guid="3341cc51-1532-4b55-9f5e-e5762a2c3dbc"&gt;23&lt;/key&gt;&lt;/foreign-keys&gt;&lt;ref-type name="Journal Article"&gt;17&lt;/ref-type&gt;&lt;contributors&gt;&lt;authors&gt;&lt;author&gt;Hallmann, Caspar A&lt;/author&gt;&lt;author&gt;Zeegers, Theo&lt;/author&gt;&lt;author&gt;van Klink, Roel&lt;/author&gt;&lt;author&gt;Vermeulen, Rikjan&lt;/author&gt;&lt;author&gt;van Wielink, Paul&lt;/author&gt;&lt;author&gt;Spijkers, Henk&lt;/author&gt;&lt;author&gt;van Deijk, Jurriën&lt;/author&gt;&lt;author&gt;van Steenis, Wouter&lt;/author&gt;&lt;author&gt;Jongejans, Eelke&lt;/author&gt;&lt;/authors&gt;&lt;/contributors&gt;&lt;titles&gt;&lt;title&gt;Declining abundance of beetles, moths and caddisflies in the Netherlands&lt;/title&gt;&lt;secondary-title&gt;Insect Conservation and Diversity&lt;/secondary-title&gt;&lt;/titles&gt;&lt;periodical&gt;&lt;full-title&gt;Insect Conservation and Diversity&lt;/full-title&gt;&lt;/periodical&gt;&lt;pages&gt;127-139&lt;/pages&gt;&lt;volume&gt;13&lt;/volume&gt;&lt;number&gt;2&lt;/number&gt;&lt;dates&gt;&lt;year&gt;2020&lt;/year&gt;&lt;/dates&gt;&lt;isbn&gt;1752-458X&lt;/isbn&gt;&lt;urls&gt;&lt;/urls&gt;&lt;/record&gt;&lt;/Cite&gt;&lt;/EndNote&gt;</w:instrText>
      </w:r>
      <w:r w:rsidR="00FE6850" w:rsidRPr="00397DBF">
        <w:fldChar w:fldCharType="separate"/>
      </w:r>
      <w:r w:rsidR="009B45A0">
        <w:rPr>
          <w:noProof/>
        </w:rPr>
        <w:t>Hallman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FE6850" w:rsidRPr="00397DBF">
        <w:fldChar w:fldCharType="end"/>
      </w:r>
      <w:r w:rsidR="00992F52" w:rsidRPr="00397DBF">
        <w:t xml:space="preserve">. Additionally, </w:t>
      </w:r>
      <w:r w:rsidR="00992F52" w:rsidRPr="00397DBF">
        <w:fldChar w:fldCharType="begin"/>
      </w:r>
      <w:r w:rsidR="009B45A0">
        <w:instrText xml:space="preserve"> ADDIN EN.CITE &lt;EndNote&gt;&lt;Cite AuthorYear="1"&gt;&lt;Author&gt;Loboda&lt;/Author&gt;&lt;Year&gt;2018&lt;/Year&gt;&lt;RecNum&gt;33&lt;/RecNum&gt;&lt;IDText&gt;Declining diversity and abundance of High Arctic fly assemblages over two decades of rapid climate warming&lt;/IDText&gt;&lt;DisplayText&gt;Loboda&lt;style face="italic"&gt; et al.&lt;/style&gt; (2018)&lt;/DisplayText&gt;&lt;record&gt;&lt;rec-number&gt;33&lt;/rec-number&gt;&lt;foreign-keys&gt;&lt;key app="EN" db-id="arvvpdd2axrst1ea0ec5sexcpsxfetwvtdav" timestamp="1651591102" guid="b64fb13a-4fb3-477b-ac1b-10b2e381b178"&gt;33&lt;/key&gt;&lt;/foreign-keys&gt;&lt;ref-type name="Journal Article"&gt;17&lt;/ref-type&gt;&lt;contributors&gt;&lt;authors&gt;&lt;author&gt;Loboda, Sarah&lt;/author&gt;&lt;author&gt;Savage, Jade&lt;/author&gt;&lt;author&gt;Buddle, Christopher M&lt;/author&gt;&lt;author&gt;Schmidt, Niels M&lt;/author&gt;&lt;author&gt;Høye, Toke T&lt;/author&gt;&lt;/authors&gt;&lt;/contributors&gt;&lt;titles&gt;&lt;title&gt;Declining diversity and abundance of High Arctic fly assemblages over two decades of rapid climate warming&lt;/title&gt;&lt;secondary-title&gt;Ecography&lt;/secondary-title&gt;&lt;/titles&gt;&lt;periodical&gt;&lt;full-title&gt;Ecography&lt;/full-title&gt;&lt;/periodical&gt;&lt;pages&gt;265-277&lt;/pages&gt;&lt;volume&gt;41&lt;/volume&gt;&lt;number&gt;2&lt;/number&gt;&lt;dates&gt;&lt;year&gt;2018&lt;/year&gt;&lt;/dates&gt;&lt;isbn&gt;0906-7590&lt;/isbn&gt;&lt;urls&gt;&lt;/urls&gt;&lt;/record&gt;&lt;/Cite&gt;&lt;/EndNote&gt;</w:instrText>
      </w:r>
      <w:r w:rsidR="00992F52" w:rsidRPr="00397DBF">
        <w:fldChar w:fldCharType="separate"/>
      </w:r>
      <w:r w:rsidR="009B45A0">
        <w:rPr>
          <w:noProof/>
        </w:rPr>
        <w:t>Loboda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18)</w:t>
      </w:r>
      <w:r w:rsidR="00992F52" w:rsidRPr="00397DBF">
        <w:fldChar w:fldCharType="end"/>
      </w:r>
      <w:r w:rsidR="00992F52" w:rsidRPr="00397DBF">
        <w:t xml:space="preserve"> highlighted that </w:t>
      </w:r>
      <w:r w:rsidR="00315264" w:rsidRPr="00397DBF">
        <w:t>the</w:t>
      </w:r>
      <w:r w:rsidR="00992F52" w:rsidRPr="00397DBF">
        <w:t xml:space="preserve"> number of common </w:t>
      </w:r>
      <w:r w:rsidR="00315264" w:rsidRPr="00397DBF">
        <w:t xml:space="preserve">fly species also decreased during their study. </w:t>
      </w:r>
      <w:r w:rsidR="00162DE6" w:rsidRPr="00397DBF">
        <w:t xml:space="preserve">Declines are also more frequently reported in species which are specialists </w:t>
      </w:r>
      <w:r w:rsidR="00162DE6" w:rsidRPr="00397DBF">
        <w:fldChar w:fldCharType="begin">
          <w:fldData xml:space="preserve">PEVuZE5vdGU+PENpdGU+PEF1dGhvcj5CaWVzbWVpamVyPC9BdXRob3I+PFllYXI+MjAwNjwvWWVh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CaWVzbWVpamVyPC9BdXRob3I+PFllYXI+MjAwNjwvWWVh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</w:fldData>
        </w:fldChar>
      </w:r>
      <w:r w:rsidR="009B45A0">
        <w:instrText xml:space="preserve"> ADDIN EN.CITE.DATA </w:instrText>
      </w:r>
      <w:r w:rsidR="009B45A0">
        <w:fldChar w:fldCharType="end"/>
      </w:r>
      <w:r w:rsidR="00162DE6" w:rsidRPr="00397DBF">
        <w:fldChar w:fldCharType="separate"/>
      </w:r>
      <w:r w:rsidR="009B45A0">
        <w:rPr>
          <w:noProof/>
        </w:rPr>
        <w:t>(Biesmeij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06; Boye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162DE6" w:rsidRPr="00397DBF">
        <w:fldChar w:fldCharType="end"/>
      </w:r>
      <w:r w:rsidR="00162DE6" w:rsidRPr="00397DBF">
        <w:t xml:space="preserve">, </w:t>
      </w:r>
      <w:r w:rsidR="004F3719" w:rsidRPr="00397DBF">
        <w:t xml:space="preserve">small </w:t>
      </w:r>
      <w:r w:rsidR="004F3719" w:rsidRPr="00397DBF">
        <w:fldChar w:fldCharType="begin"/>
      </w:r>
      <w:r w:rsidR="009B45A0">
        <w:instrText xml:space="preserve"> ADDIN EN.CITE &lt;EndNote&gt;&lt;Cite&gt;&lt;Author&gt;Homburg&lt;/Author&gt;&lt;Year&gt;2019&lt;/Year&gt;&lt;RecNum&gt;28&lt;/RecNum&gt;&lt;IDText&gt;Where have all the beetles gone? Long‐term study reveals carabid species decline in a nature reserve in Northern Germany&lt;/IDText&gt;&lt;DisplayText&gt;(Homburg&lt;style face="italic"&gt; et al.&lt;/style&gt;, 2019)&lt;/DisplayText&gt;&lt;record&gt;&lt;rec-number&gt;28&lt;/rec-number&gt;&lt;foreign-keys&gt;&lt;key app="EN" db-id="arvvpdd2axrst1ea0ec5sexcpsxfetwvtdav" timestamp="1651591102" guid="9e84a353-0c34-43a4-a9b5-a9aec65edf8d"&gt;28&lt;/key&gt;&lt;/foreign-keys&gt;&lt;ref-type name="Journal Article"&gt;17&lt;/ref-type&gt;&lt;contributors&gt;&lt;authors&gt;&lt;author&gt;Homburg, Katharina&lt;/author&gt;&lt;author&gt;Drees, Claudia&lt;/author&gt;&lt;author&gt;Boutaud, Estève&lt;/author&gt;&lt;author&gt;Nolte, Dorothea&lt;/author&gt;&lt;author&gt;Schuett, Wiebke&lt;/author&gt;&lt;author&gt;Zumstein, Pascale&lt;/author&gt;&lt;author&gt;von Ruschkowski, Eick&lt;/author&gt;&lt;author&gt;Assmann, Thorsten&lt;/author&gt;&lt;/authors&gt;&lt;/contributors&gt;&lt;titles&gt;&lt;title&gt;Where have all the beetles gone? Long‐term study reveals carabid species decline in a nature reserve in Northern Germany&lt;/title&gt;&lt;secondary-title&gt;Insect Conservation and Diversity&lt;/secondary-title&gt;&lt;/titles&gt;&lt;periodical&gt;&lt;full-title&gt;Insect Conservation and Diversity&lt;/full-title&gt;&lt;/periodical&gt;&lt;pages&gt;268-277&lt;/pages&gt;&lt;volume&gt;12&lt;/volume&gt;&lt;number&gt;4&lt;/number&gt;&lt;dates&gt;&lt;year&gt;2019&lt;/year&gt;&lt;/dates&gt;&lt;isbn&gt;1752-458X&lt;/isbn&gt;&lt;urls&gt;&lt;/urls&gt;&lt;/record&gt;&lt;/Cite&gt;&lt;/EndNote&gt;</w:instrText>
      </w:r>
      <w:r w:rsidR="004F3719" w:rsidRPr="00397DBF">
        <w:fldChar w:fldCharType="separate"/>
      </w:r>
      <w:r w:rsidR="009B45A0">
        <w:rPr>
          <w:noProof/>
        </w:rPr>
        <w:t>(Homburg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4F3719" w:rsidRPr="00397DBF">
        <w:fldChar w:fldCharType="end"/>
      </w:r>
      <w:r w:rsidR="004F3719" w:rsidRPr="00397DBF">
        <w:t xml:space="preserve">, have a shorter flight season </w:t>
      </w:r>
      <w:r w:rsidR="004F3719" w:rsidRPr="00397DBF">
        <w:fldChar w:fldCharType="begin"/>
      </w:r>
      <w:r w:rsidR="009B45A0">
        <w:instrText xml:space="preserve"> ADDIN EN.CITE &lt;EndNote&gt;&lt;Cite&gt;&lt;Author&gt;De Palma&lt;/Author&gt;&lt;Year&gt;2015&lt;/Year&gt;&lt;RecNum&gt;15&lt;/RecNum&gt;&lt;IDText&gt;Ecological traits affect the sensitivity of bees to land‐use pressures in E uropean agricultural landscapes&lt;/IDText&gt;&lt;DisplayText&gt;(De Palma&lt;style face="italic"&gt; et al.&lt;/style&gt;, 2015)&lt;/DisplayText&gt;&lt;record&gt;&lt;rec-number&gt;15&lt;/rec-number&gt;&lt;foreign-keys&gt;&lt;key app="EN" db-id="arvvpdd2axrst1ea0ec5sexcpsxfetwvtdav" timestamp="1651591102" guid="a5055cc3-b9fc-4553-8bf2-29901f98f41f"&gt;15&lt;/key&gt;&lt;/foreign-keys&gt;&lt;ref-type name="Journal Article"&gt;17&lt;/ref-type&gt;&lt;contributors&gt;&lt;authors&gt;&lt;author&gt;De Palma, Adriana&lt;/author&gt;&lt;author&gt;Kuhlmann, Michael&lt;/author&gt;&lt;author&gt;Roberts, Stuart PM&lt;/author&gt;&lt;author&gt;Potts, Simon G&lt;/author&gt;&lt;author&gt;Börger, Luca&lt;/author&gt;&lt;author&gt;Hudson, Lawrence N&lt;/author&gt;&lt;author&gt;Lysenko, Igor&lt;/author&gt;&lt;author&gt;Newbold, Tim&lt;/author&gt;&lt;author&gt;Purvis, Andy&lt;/author&gt;&lt;/authors&gt;&lt;/contributors&gt;&lt;titles&gt;&lt;title&gt;Ecological traits affect the sensitivity of bees to land‐use pressures in E uropean agricultural landscapes&lt;/title&gt;&lt;secondary-title&gt;Journal of Applied Ecology&lt;/secondary-title&gt;&lt;/titles&gt;&lt;periodical&gt;&lt;full-title&gt;Journal of Applied Ecology&lt;/full-title&gt;&lt;/periodical&gt;&lt;pages&gt;1567-1577&lt;/pages&gt;&lt;volume&gt;52&lt;/volume&gt;&lt;number&gt;6&lt;/number&gt;&lt;dates&gt;&lt;year&gt;2015&lt;/year&gt;&lt;/dates&gt;&lt;isbn&gt;0021-8901&lt;/isbn&gt;&lt;urls&gt;&lt;/urls&gt;&lt;/record&gt;&lt;/Cite&gt;&lt;/EndNote&gt;</w:instrText>
      </w:r>
      <w:r w:rsidR="004F3719" w:rsidRPr="00397DBF">
        <w:fldChar w:fldCharType="separate"/>
      </w:r>
      <w:r w:rsidR="009B45A0">
        <w:rPr>
          <w:noProof/>
        </w:rPr>
        <w:t>(De Palma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5)</w:t>
      </w:r>
      <w:r w:rsidR="004F3719" w:rsidRPr="00397DBF">
        <w:fldChar w:fldCharType="end"/>
      </w:r>
      <w:r w:rsidR="004F3719" w:rsidRPr="00397DBF">
        <w:t xml:space="preserve">, </w:t>
      </w:r>
      <w:r w:rsidR="009F736B" w:rsidRPr="00397DBF">
        <w:t xml:space="preserve">or are univoltine </w:t>
      </w:r>
      <w:r w:rsidR="009F736B" w:rsidRPr="00397DBF">
        <w:fldChar w:fldCharType="begin"/>
      </w:r>
      <w:r w:rsidR="009B45A0">
        <w:instrText xml:space="preserve"> ADDIN EN.CITE &lt;EndNote&gt;&lt;Cite&gt;&lt;Author&gt;Wepprich&lt;/Author&gt;&lt;Year&gt;2019&lt;/Year&gt;&lt;RecNum&gt;42&lt;/RecNum&gt;&lt;IDText&gt;Butterfly abundance declines over 20 years of systematic monitoring in Ohio, USA&lt;/IDText&gt;&lt;DisplayText&gt;(Wepprich&lt;style face="italic"&gt; et al.&lt;/style&gt;, 2019)&lt;/DisplayText&gt;&lt;record&gt;&lt;rec-number&gt;42&lt;/rec-number&gt;&lt;foreign-keys&gt;&lt;key app="EN" db-id="arvvpdd2axrst1ea0ec5sexcpsxfetwvtdav" timestamp="1651591103" guid="5383db48-6710-4452-8779-5e13e446b320"&gt;42&lt;/key&gt;&lt;/foreign-keys&gt;&lt;ref-type name="Journal Article"&gt;17&lt;/ref-type&gt;&lt;contributors&gt;&lt;authors&gt;&lt;author&gt;Wepprich, Tyson&lt;/author&gt;&lt;author&gt;Adrion, Jeffrey R&lt;/author&gt;&lt;author&gt;Ries, Leslie&lt;/author&gt;&lt;author&gt;Wiedmann, Jerome&lt;/author&gt;&lt;author&gt;Haddad, Nick M&lt;/author&gt;&lt;/authors&gt;&lt;/contributors&gt;&lt;titles&gt;&lt;title&gt;Butterfly abundance declines over 20 years of systematic monitoring in Ohio, USA&lt;/title&gt;&lt;secondary-title&gt;PLoS One&lt;/secondary-title&gt;&lt;/titles&gt;&lt;periodical&gt;&lt;full-title&gt;PloS one&lt;/full-title&gt;&lt;/periodical&gt;&lt;pages&gt;e0216270&lt;/pages&gt;&lt;volume&gt;14&lt;/volume&gt;&lt;number&gt;7&lt;/number&gt;&lt;dates&gt;&lt;year&gt;2019&lt;/year&gt;&lt;/dates&gt;&lt;isbn&gt;1932-6203&lt;/isbn&gt;&lt;urls&gt;&lt;/urls&gt;&lt;/record&gt;&lt;/Cite&gt;&lt;/EndNote&gt;</w:instrText>
      </w:r>
      <w:r w:rsidR="009F736B" w:rsidRPr="00397DBF">
        <w:fldChar w:fldCharType="separate"/>
      </w:r>
      <w:r w:rsidR="009B45A0">
        <w:rPr>
          <w:noProof/>
        </w:rPr>
        <w:t>(Wepprich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9F736B" w:rsidRPr="00397DBF">
        <w:fldChar w:fldCharType="end"/>
      </w:r>
      <w:r w:rsidR="009F736B" w:rsidRPr="00397DBF">
        <w:t xml:space="preserve">. </w:t>
      </w:r>
    </w:p>
    <w:p w14:paraId="06BDFAAC" w14:textId="0D5D44DB" w:rsidR="00943DC0" w:rsidRPr="00397DBF" w:rsidRDefault="00195F6C" w:rsidP="008B4D0D">
      <w:pPr>
        <w:jc w:val="both"/>
      </w:pPr>
      <w:r>
        <w:t>Th</w:t>
      </w:r>
      <w:r w:rsidR="004774E2">
        <w:t>is vast</w:t>
      </w:r>
      <w:r w:rsidR="0020343B">
        <w:t xml:space="preserve"> evid</w:t>
      </w:r>
      <w:r w:rsidR="004206E0">
        <w:t>ence of</w:t>
      </w:r>
      <w:r>
        <w:t xml:space="preserve"> variation </w:t>
      </w:r>
      <w:r w:rsidR="008437F3">
        <w:t>counters</w:t>
      </w:r>
      <w:r w:rsidR="00CA254D">
        <w:t xml:space="preserve"> </w:t>
      </w:r>
      <w:r w:rsidR="00776F80">
        <w:t>exaggerated</w:t>
      </w:r>
      <w:r w:rsidR="00816F5F">
        <w:t xml:space="preserve"> claims </w:t>
      </w:r>
      <w:r w:rsidR="00776F80">
        <w:t>speculated by certain papers; not all insects are in decline</w:t>
      </w:r>
      <w:r w:rsidR="004E3A37">
        <w:t xml:space="preserve"> </w:t>
      </w:r>
      <w:r w:rsidR="008437F3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Cb3llczxz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Cb3llczxz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</w:fldData>
        </w:fldChar>
      </w:r>
      <w:r w:rsidR="009B45A0">
        <w:instrText xml:space="preserve"> ADDIN EN.CITE.DATA </w:instrText>
      </w:r>
      <w:r w:rsidR="009B45A0">
        <w:fldChar w:fldCharType="end"/>
      </w:r>
      <w:r w:rsidR="008437F3">
        <w:fldChar w:fldCharType="separate"/>
      </w:r>
      <w:r w:rsidR="009B45A0">
        <w:rPr>
          <w:noProof/>
        </w:rPr>
        <w:t>(Boye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b)</w:t>
      </w:r>
      <w:r w:rsidR="008437F3">
        <w:fldChar w:fldCharType="end"/>
      </w:r>
      <w:r w:rsidR="008437F3">
        <w:t xml:space="preserve">. </w:t>
      </w:r>
      <w:r w:rsidR="00990C64">
        <w:t xml:space="preserve">Even if the overall trend is negative, </w:t>
      </w:r>
      <w:r w:rsidR="00B24FA5">
        <w:t xml:space="preserve">the majority of studies report </w:t>
      </w:r>
      <w:r w:rsidR="005C2834">
        <w:t xml:space="preserve">stable or positive trends for </w:t>
      </w:r>
      <w:r w:rsidR="00990C64">
        <w:t>a proportion of taxa</w:t>
      </w:r>
      <w:r w:rsidR="00F16130">
        <w:t xml:space="preserve"> </w:t>
      </w:r>
      <w:r w:rsidR="00935F23">
        <w:fldChar w:fldCharType="begin">
          <w:fldData xml:space="preserve">PEVuZE5vdGU+PENpdGU+PEF1dGhvcj5XYWduZXI8L0F1dGhvcj48WWVhcj4yMDIxPC9ZZWFyPjxS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XYWduZXI8L0F1dGhvcj48WWVhcj4yMDIxPC9ZZWFyPjxS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</w:fldData>
        </w:fldChar>
      </w:r>
      <w:r w:rsidR="009B45A0">
        <w:instrText xml:space="preserve"> ADDIN EN.CITE.DATA </w:instrText>
      </w:r>
      <w:r w:rsidR="009B45A0">
        <w:fldChar w:fldCharType="end"/>
      </w:r>
      <w:r w:rsidR="00935F23">
        <w:fldChar w:fldCharType="separate"/>
      </w:r>
      <w:r w:rsidR="009B45A0">
        <w:rPr>
          <w:noProof/>
        </w:rPr>
        <w:t>(Saunder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a)</w:t>
      </w:r>
      <w:r w:rsidR="00935F23">
        <w:fldChar w:fldCharType="end"/>
      </w:r>
      <w:r w:rsidR="00935F23">
        <w:t xml:space="preserve">. </w:t>
      </w:r>
      <w:r w:rsidR="001A5770">
        <w:t xml:space="preserve">In sharp contrast to most studies, </w:t>
      </w:r>
      <w:r w:rsidR="00935F23">
        <w:fldChar w:fldCharType="begin"/>
      </w:r>
      <w:r w:rsidR="009B45A0">
        <w:instrText xml:space="preserve"> ADDIN EN.CITE &lt;EndNote&gt;&lt;Cite AuthorYear="1"&gt;&lt;Author&gt;Crossley&lt;/Author&gt;&lt;Year&gt;2020&lt;/Year&gt;&lt;RecNum&gt;37&lt;/RecNum&gt;&lt;IDText&gt;No net insect abundance and diversity declines across US Long Term Ecological Research sites&lt;/IDText&gt;&lt;DisplayText&gt;Crossley&lt;style face="italic"&gt; et al.&lt;/style&gt; (2020)&lt;/DisplayText&gt;&lt;record&gt;&lt;rec-number&gt;37&lt;/rec-number&gt;&lt;foreign-keys&gt;&lt;key app="EN" db-id="arvvpdd2axrst1ea0ec5sexcpsxfetwvtdav" timestamp="1651591103" guid="3747385b-bf0c-4b8f-b71f-97615d3b87ed"&gt;37&lt;/key&gt;&lt;/foreign-keys&gt;&lt;ref-type name="Journal Article"&gt;17&lt;/ref-type&gt;&lt;contributors&gt;&lt;authors&gt;&lt;author&gt;Crossley, Michael S&lt;/author&gt;&lt;author&gt;Meier, Amanda R&lt;/author&gt;&lt;author&gt;Baldwin, Emily M&lt;/author&gt;&lt;author&gt;Berry, Lauren L&lt;/author&gt;&lt;author&gt;Crenshaw, Leah C&lt;/author&gt;&lt;author&gt;Hartman, Glen L&lt;/author&gt;&lt;author&gt;Lagos-Kutz, Doris&lt;/author&gt;&lt;author&gt;Nichols, David H&lt;/author&gt;&lt;author&gt;Patel, Krishna&lt;/author&gt;&lt;author&gt;Varriano, Sofia&lt;/author&gt;&lt;/authors&gt;&lt;/contributors&gt;&lt;titles&gt;&lt;title&gt;No net insect abundance and diversity declines across US Long Term Ecological Research sites&lt;/title&gt;&lt;secondary-title&gt;Nature Ecology &amp;amp; Evolution&lt;/secondary-title&gt;&lt;/titles&gt;&lt;periodical&gt;&lt;full-title&gt;Nature ecology &amp;amp; evolution&lt;/full-title&gt;&lt;/periodical&gt;&lt;pages&gt;1368-1376&lt;/pages&gt;&lt;volume&gt;4&lt;/volume&gt;&lt;number&gt;10&lt;/number&gt;&lt;dates&gt;&lt;year&gt;2020&lt;/year&gt;&lt;/dates&gt;&lt;isbn&gt;2397-334X&lt;/isbn&gt;&lt;urls&gt;&lt;/urls&gt;&lt;/record&gt;&lt;/Cite&gt;&lt;/EndNote&gt;</w:instrText>
      </w:r>
      <w:r w:rsidR="00935F23">
        <w:fldChar w:fldCharType="separate"/>
      </w:r>
      <w:r w:rsidR="009B45A0">
        <w:rPr>
          <w:noProof/>
        </w:rPr>
        <w:t>Crossl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0)</w:t>
      </w:r>
      <w:r w:rsidR="00935F23">
        <w:fldChar w:fldCharType="end"/>
      </w:r>
      <w:r w:rsidR="001A5770">
        <w:t xml:space="preserve"> failed to find evidence for </w:t>
      </w:r>
      <w:r w:rsidR="007D5FD9">
        <w:t xml:space="preserve">any </w:t>
      </w:r>
      <w:r w:rsidR="001A5770">
        <w:t xml:space="preserve">net decline of insect abundance and </w:t>
      </w:r>
      <w:r w:rsidR="00162D85">
        <w:t>diversity</w:t>
      </w:r>
      <w:r w:rsidR="001A5770">
        <w:t xml:space="preserve"> </w:t>
      </w:r>
      <w:r w:rsidR="00162D85">
        <w:t xml:space="preserve">across the </w:t>
      </w:r>
      <w:r w:rsidR="007D5FD9">
        <w:t>US</w:t>
      </w:r>
      <w:r w:rsidR="00F34278">
        <w:t xml:space="preserve">, though </w:t>
      </w:r>
      <w:r w:rsidR="00F34278">
        <w:fldChar w:fldCharType="begin"/>
      </w:r>
      <w:r w:rsidR="009B45A0">
        <w:instrText xml:space="preserve"> ADDIN EN.CITE &lt;EndNote&gt;&lt;Cite AuthorYear="1"&gt;&lt;Author&gt;Welti&lt;/Author&gt;&lt;Year&gt;2021&lt;/Year&gt;&lt;RecNum&gt;45&lt;/RecNum&gt;&lt;IDText&gt;Studies of insect temporal trends must account for the complex sampling histories inherent to many long-term monitoring efforts&lt;/IDText&gt;&lt;DisplayText&gt;Welti&lt;style face="italic"&gt; et al.&lt;/style&gt; (2021)&lt;/DisplayText&gt;&lt;record&gt;&lt;rec-number&gt;45&lt;/rec-number&gt;&lt;foreign-keys&gt;&lt;key app="EN" db-id="arvvpdd2axrst1ea0ec5sexcpsxfetwvtdav" timestamp="1651591103" guid="d47566d4-5b21-4889-9e59-612397d86c56"&gt;45&lt;/key&gt;&lt;/foreign-keys&gt;&lt;ref-type name="Journal Article"&gt;17&lt;/ref-type&gt;&lt;contributors&gt;&lt;authors&gt;&lt;author&gt;Welti, Ellen AR&lt;/author&gt;&lt;author&gt;Joern, Anthony&lt;/author&gt;&lt;author&gt;Ellison, Aaron M&lt;/author&gt;&lt;author&gt;Lightfoot, David C&lt;/author&gt;&lt;author&gt;Record, Sydne&lt;/author&gt;&lt;author&gt;Rodenhouse, Nicholas&lt;/author&gt;&lt;author&gt;Stanley, Emily H&lt;/author&gt;&lt;author&gt;Kaspari, Michael&lt;/author&gt;&lt;/authors&gt;&lt;/contributors&gt;&lt;titles&gt;&lt;title&gt;Studies of insect temporal trends must account for the complex sampling histories inherent to many long-term monitoring efforts&lt;/title&gt;&lt;secondary-title&gt;Nature Ecology &amp;amp; Evolution&lt;/secondary-title&gt;&lt;/titles&gt;&lt;periodical&gt;&lt;full-title&gt;Nature ecology &amp;amp; evolution&lt;/full-title&gt;&lt;/periodical&gt;&lt;pages&gt;589-591&lt;/pages&gt;&lt;volume&gt;5&lt;/volume&gt;&lt;number&gt;5&lt;/number&gt;&lt;dates&gt;&lt;year&gt;2021&lt;/year&gt;&lt;/dates&gt;&lt;isbn&gt;2397-334X&lt;/isbn&gt;&lt;urls&gt;&lt;/urls&gt;&lt;/record&gt;&lt;/Cite&gt;&lt;/EndNote&gt;</w:instrText>
      </w:r>
      <w:r w:rsidR="00F34278">
        <w:fldChar w:fldCharType="separate"/>
      </w:r>
      <w:r w:rsidR="009B45A0">
        <w:rPr>
          <w:noProof/>
        </w:rPr>
        <w:t>Welti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 xml:space="preserve"> (2021)</w:t>
      </w:r>
      <w:r w:rsidR="00F34278">
        <w:fldChar w:fldCharType="end"/>
      </w:r>
      <w:r w:rsidR="00F34278">
        <w:t xml:space="preserve"> argue </w:t>
      </w:r>
      <w:r w:rsidR="00374B6E">
        <w:t>the u</w:t>
      </w:r>
      <w:r w:rsidR="00374B6E" w:rsidRPr="00374B6E">
        <w:t xml:space="preserve">se of unsuitable datasets </w:t>
      </w:r>
      <w:r w:rsidR="00374B6E">
        <w:t xml:space="preserve">mean these findings must be interpreted with caution. </w:t>
      </w:r>
    </w:p>
    <w:p w14:paraId="63CE4ECF" w14:textId="10994301" w:rsidR="00745819" w:rsidRDefault="004206E0" w:rsidP="008B4D0D">
      <w:pPr>
        <w:ind w:left="48"/>
        <w:jc w:val="both"/>
      </w:pPr>
      <w:r>
        <w:t>Despite the increase</w:t>
      </w:r>
      <w:r w:rsidR="00DF799F">
        <w:t>d</w:t>
      </w:r>
      <w:r>
        <w:t xml:space="preserve"> </w:t>
      </w:r>
      <w:r w:rsidR="003E65B2">
        <w:t xml:space="preserve">reports on insect trends, invertebrates are still </w:t>
      </w:r>
      <w:r w:rsidR="00994398">
        <w:t xml:space="preserve">underrepresented in long-term biodiversity change studies compared to vertebrates </w:t>
      </w:r>
      <w:r w:rsidR="0073394D">
        <w:fldChar w:fldCharType="begin">
          <w:fldData xml:space="preserve">PEVuZE5vdGU+PENpdGU+PEF1dGhvcj5PdXRod2FpdGU8L0F1dGhvcj48WWVhcj4yMDIwPC9ZZWFy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PdXRod2FpdGU8L0F1dGhvcj48WWVhcj4yMDIwPC9ZZWFy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</w:fldData>
        </w:fldChar>
      </w:r>
      <w:r w:rsidR="009B45A0">
        <w:instrText xml:space="preserve"> ADDIN EN.CITE.DATA </w:instrText>
      </w:r>
      <w:r w:rsidR="009B45A0">
        <w:fldChar w:fldCharType="end"/>
      </w:r>
      <w:r w:rsidR="0073394D">
        <w:fldChar w:fldCharType="separate"/>
      </w:r>
      <w:r w:rsidR="009B45A0">
        <w:rPr>
          <w:noProof/>
        </w:rPr>
        <w:t>(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b)</w:t>
      </w:r>
      <w:r w:rsidR="0073394D">
        <w:fldChar w:fldCharType="end"/>
      </w:r>
      <w:r w:rsidR="0073394D">
        <w:t xml:space="preserve">. </w:t>
      </w:r>
      <w:r w:rsidR="00F94AB9">
        <w:t xml:space="preserve">We therefore need more long-term time series data, especially considering the </w:t>
      </w:r>
      <w:r w:rsidR="00571F01">
        <w:t xml:space="preserve">high annual variation displayed by this group </w:t>
      </w:r>
      <w:r w:rsidR="00571F01">
        <w:fldChar w:fldCharType="begin">
          <w:fldData xml:space="preserve">PEVuZE5vdGU+PENpdGU+PEF1dGhvcj5Gb3g8L0F1dGhvcj48WWVhcj4yMDE5PC9ZZWFyPjxSZWNO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Gb3g8L0F1dGhvcj48WWVhcj4yMDE5PC9ZZWFyPjxSZWNO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</w:fldData>
        </w:fldChar>
      </w:r>
      <w:r w:rsidR="009B45A0">
        <w:instrText xml:space="preserve"> ADDIN EN.CITE.DATA </w:instrText>
      </w:r>
      <w:r w:rsidR="009B45A0">
        <w:fldChar w:fldCharType="end"/>
      </w:r>
      <w:r w:rsidR="00571F01">
        <w:fldChar w:fldCharType="separate"/>
      </w:r>
      <w:r w:rsidR="009B45A0">
        <w:rPr>
          <w:noProof/>
        </w:rPr>
        <w:t>(Fox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Didham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; Montgomer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571F01">
        <w:fldChar w:fldCharType="end"/>
      </w:r>
      <w:r w:rsidR="00571F01">
        <w:t>.</w:t>
      </w:r>
    </w:p>
    <w:p w14:paraId="0386739F" w14:textId="7E73F981" w:rsidR="00D23313" w:rsidRDefault="00242CCE" w:rsidP="00D23313">
      <w:pPr>
        <w:ind w:left="48"/>
        <w:jc w:val="both"/>
      </w:pPr>
      <w:r>
        <w:t>The geographic and taxonomic restrict</w:t>
      </w:r>
      <w:r w:rsidR="003D2828">
        <w:t>ive</w:t>
      </w:r>
      <w:r>
        <w:t>ness of current knowledge is a</w:t>
      </w:r>
      <w:r w:rsidR="00AA78F4">
        <w:t>nother</w:t>
      </w:r>
      <w:r>
        <w:t xml:space="preserve"> major</w:t>
      </w:r>
      <w:r w:rsidR="004B655A">
        <w:t xml:space="preserve"> limitation</w:t>
      </w:r>
      <w:r w:rsidR="0096745E">
        <w:t xml:space="preserve"> </w:t>
      </w:r>
      <w:r w:rsidR="007C67DE">
        <w:fldChar w:fldCharType="begin"/>
      </w:r>
      <w:r w:rsidR="009B45A0">
        <w:instrText xml:space="preserve"> ADDIN EN.CITE &lt;EndNote&gt;&lt;Cite&gt;&lt;Author&gt;Hallmann&lt;/Author&gt;&lt;Year&gt;2017&lt;/Year&gt;&lt;RecNum&gt;3&lt;/RecNum&gt;&lt;IDText&gt;More than 75 percent decline over 27 years in total flying insect biomass in protected areas&lt;/IDText&gt;&lt;DisplayText&gt;(Hallmann&lt;style face="italic"&gt; et al.&lt;/style&gt;, 2017)&lt;/DisplayText&gt;&lt;record&gt;&lt;rec-number&gt;3&lt;/rec-number&gt;&lt;foreign-keys&gt;&lt;key app="EN" db-id="arvvpdd2axrst1ea0ec5sexcpsxfetwvtdav" timestamp="1651591101" guid="7e5699d3-529b-4740-8bee-bf97304eb016"&gt;3&lt;/key&gt;&lt;/foreign-keys&gt;&lt;ref-type name="Journal Article"&gt;17&lt;/ref-type&gt;&lt;contributors&gt;&lt;authors&gt;&lt;author&gt;Hallmann, Caspar A&lt;/author&gt;&lt;author&gt;Sorg, Martin&lt;/author&gt;&lt;author&gt;Jongejans, Eelke&lt;/author&gt;&lt;author&gt;Siepel, Henk&lt;/author&gt;&lt;author&gt;Hofland, Nick&lt;/author&gt;&lt;author&gt;Schwan, Heinz&lt;/author&gt;&lt;author&gt;Stenmans, Werner&lt;/author&gt;&lt;author&gt;Müller, Andreas&lt;/author&gt;&lt;author&gt;Sumser, Hubert&lt;/author&gt;&lt;author&gt;Hörren, Thomas&lt;/author&gt;&lt;/authors&gt;&lt;/contributors&gt;&lt;titles&gt;&lt;title&gt;More than 75 percent decline over 27 years in total flying insect biomass in protected areas&lt;/title&gt;&lt;secondary-title&gt;PloS one&lt;/secondary-title&gt;&lt;/titles&gt;&lt;periodical&gt;&lt;full-title&gt;PloS one&lt;/full-title&gt;&lt;/periodical&gt;&lt;pages&gt;e0185809&lt;/pages&gt;&lt;volume&gt;12&lt;/volume&gt;&lt;number&gt;10&lt;/number&gt;&lt;dates&gt;&lt;year&gt;2017&lt;/year&gt;&lt;/dates&gt;&lt;isbn&gt;1932-6203&lt;/isbn&gt;&lt;urls&gt;&lt;/urls&gt;&lt;/record&gt;&lt;/Cite&gt;&lt;/EndNote&gt;</w:instrText>
      </w:r>
      <w:r w:rsidR="007C67DE">
        <w:fldChar w:fldCharType="separate"/>
      </w:r>
      <w:r w:rsidR="009B45A0">
        <w:rPr>
          <w:noProof/>
        </w:rPr>
        <w:t>(Hallman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7)</w:t>
      </w:r>
      <w:r w:rsidR="007C67DE">
        <w:fldChar w:fldCharType="end"/>
      </w:r>
      <w:r w:rsidR="007C67DE">
        <w:t xml:space="preserve">. </w:t>
      </w:r>
      <w:r w:rsidR="00D71CC2">
        <w:t xml:space="preserve">A lack of data from the tropics where insect biodiversity is highest </w:t>
      </w:r>
      <w:r w:rsidR="00EB3518">
        <w:t xml:space="preserve">is of particular concern </w:t>
      </w:r>
      <w:r w:rsidR="00D71CC2">
        <w:fldChar w:fldCharType="begin"/>
      </w:r>
      <w:r w:rsidR="009B45A0">
        <w:instrText xml:space="preserve"> ADDIN EN.CITE &lt;EndNote&gt;&lt;Cite&gt;&lt;Author&gt;Lister&lt;/Author&gt;&lt;Year&gt;2018&lt;/Year&gt;&lt;RecNum&gt;24&lt;/RecNum&gt;&lt;IDText&gt;Climate-driven declines in arthropod abundance restructure a rainforest food web&lt;/IDText&gt;&lt;DisplayText&gt;(Lister and Garcia, 2018)&lt;/DisplayText&gt;&lt;record&gt;&lt;rec-number&gt;24&lt;/rec-number&gt;&lt;foreign-keys&gt;&lt;key app="EN" db-id="arvvpdd2axrst1ea0ec5sexcpsxfetwvtdav" timestamp="1651591102" guid="81fb6a94-3142-40bf-9a11-7f6c47153bf0"&gt;24&lt;/key&gt;&lt;/foreign-keys&gt;&lt;ref-type name="Journal Article"&gt;17&lt;/ref-type&gt;&lt;contributors&gt;&lt;authors&gt;&lt;author&gt;Lister, Bradford C&lt;/author&gt;&lt;author&gt;Garcia, Andres&lt;/author&gt;&lt;/authors&gt;&lt;/contributors&gt;&lt;titles&gt;&lt;title&gt;Climate-driven declines in arthropod abundance restructure a rainforest food web&lt;/title&gt;&lt;secondary-title&gt;Proceedings of the National Academy of Sciences&lt;/secondary-title&gt;&lt;/titles&gt;&lt;periodical&gt;&lt;full-title&gt;Proceedings of the National Academy of Sciences&lt;/full-title&gt;&lt;/periodical&gt;&lt;pages&gt;E10397-E10406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D71CC2">
        <w:fldChar w:fldCharType="separate"/>
      </w:r>
      <w:r w:rsidR="009B45A0">
        <w:rPr>
          <w:noProof/>
        </w:rPr>
        <w:t>(Lister and Garcia, 2018)</w:t>
      </w:r>
      <w:r w:rsidR="00D71CC2">
        <w:fldChar w:fldCharType="end"/>
      </w:r>
      <w:r w:rsidR="00EB3518">
        <w:t>.</w:t>
      </w:r>
      <w:r w:rsidR="00D71CC2">
        <w:t xml:space="preserve"> </w:t>
      </w:r>
      <w:r w:rsidR="00702E22">
        <w:t xml:space="preserve">To date, most insects remain undescribed </w:t>
      </w:r>
      <w:r w:rsidR="007E7191">
        <w:t xml:space="preserve">and of those identified, only a small proportion have been studied in any depth </w:t>
      </w:r>
      <w:r w:rsidR="00702E22">
        <w:fldChar w:fldCharType="begin"/>
      </w:r>
      <w:r w:rsidR="009B45A0">
        <w:instrText xml:space="preserve"> ADDIN EN.CITE &lt;EndNote&gt;&lt;Cite&gt;&lt;Author&gt;Montgomery&lt;/Author&gt;&lt;Year&gt;2020&lt;/Year&gt;&lt;RecNum&gt;32&lt;/RecNum&gt;&lt;IDText&gt;Is the insect apocalypse upon us? How to find out&lt;/IDText&gt;&lt;DisplayText&gt;(Montgomery&lt;style face="italic"&gt; et al.&lt;/style&gt;, 2020)&lt;/DisplayText&gt;&lt;record&gt;&lt;rec-number&gt;32&lt;/rec-number&gt;&lt;foreign-keys&gt;&lt;key app="EN" db-id="arvvpdd2axrst1ea0ec5sexcpsxfetwvtdav" timestamp="1651591102" guid="9cd559cd-3f5d-4629-b005-a531e94a9e5a"&gt;32&lt;/key&gt;&lt;/foreign-keys&gt;&lt;ref-type name="Journal Article"&gt;17&lt;/ref-type&gt;&lt;contributors&gt;&lt;authors&gt;&lt;author&gt;Montgomery, Graham A&lt;/author&gt;&lt;author&gt;Dunn, Robert R&lt;/author&gt;&lt;author&gt;Fox, Richard&lt;/author&gt;&lt;author&gt;Jongejans, Eelke&lt;/author&gt;&lt;author&gt;Leather, Simon R&lt;/author&gt;&lt;author&gt;Saunders, Manu E&lt;/author&gt;&lt;author&gt;Shortall, Chris R&lt;/author&gt;&lt;author&gt;Tingley, Morgan W&lt;/author&gt;&lt;author&gt;Wagner, David L&lt;/author&gt;&lt;/authors&gt;&lt;/contributors&gt;&lt;titles&gt;&lt;title&gt;Is the insect apocalypse upon us? How to find out&lt;/title&gt;&lt;secondary-title&gt;Biological Conservation&lt;/secondary-title&gt;&lt;/titles&gt;&lt;periodical&gt;&lt;full-title&gt;Biological conservation&lt;/full-title&gt;&lt;/periodical&gt;&lt;pages&gt;108327&lt;/pages&gt;&lt;volume&gt;241&lt;/volume&gt;&lt;dates&gt;&lt;year&gt;2020&lt;/year&gt;&lt;/dates&gt;&lt;isbn&gt;0006-3207&lt;/isbn&gt;&lt;urls&gt;&lt;/urls&gt;&lt;/record&gt;&lt;/Cite&gt;&lt;/EndNote&gt;</w:instrText>
      </w:r>
      <w:r w:rsidR="00702E22">
        <w:fldChar w:fldCharType="separate"/>
      </w:r>
      <w:r w:rsidR="009B45A0">
        <w:rPr>
          <w:noProof/>
        </w:rPr>
        <w:t>(Montgomer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702E22">
        <w:fldChar w:fldCharType="end"/>
      </w:r>
      <w:r w:rsidR="009B78B2">
        <w:t>.</w:t>
      </w:r>
      <w:r w:rsidR="00E06A5E">
        <w:t xml:space="preserve"> I</w:t>
      </w:r>
      <w:r w:rsidR="00E06A5E" w:rsidRPr="00E06A5E">
        <w:t>nadvertently</w:t>
      </w:r>
      <w:r w:rsidR="00E06A5E">
        <w:t>,</w:t>
      </w:r>
      <w:r w:rsidR="007E7191">
        <w:t xml:space="preserve"> the </w:t>
      </w:r>
      <w:r w:rsidR="003E002F">
        <w:t xml:space="preserve">increasing attention has resulted in </w:t>
      </w:r>
      <w:r w:rsidR="00364791">
        <w:t>more records being available for recent years</w:t>
      </w:r>
      <w:r w:rsidR="009B78B2">
        <w:t xml:space="preserve"> </w:t>
      </w:r>
      <w:r w:rsidR="009B78B2">
        <w:fldChar w:fldCharType="begin"/>
      </w:r>
      <w:r w:rsidR="009B45A0">
        <w:instrText xml:space="preserve"> ADDIN EN.CITE &lt;EndNote&gt;&lt;Cite&gt;&lt;Author&gt;Powney&lt;/Author&gt;&lt;Year&gt;2019&lt;/Year&gt;&lt;RecNum&gt;5&lt;/RecNum&gt;&lt;IDText&gt;Widespread losses of pollinating insects in Britain&lt;/IDText&gt;&lt;DisplayText&gt;(Powney&lt;style face="italic"&gt; et al.&lt;/style&gt;, 2019)&lt;/DisplayText&gt;&lt;record&gt;&lt;rec-number&gt;5&lt;/rec-number&gt;&lt;foreign-keys&gt;&lt;key app="EN" db-id="arvvpdd2axrst1ea0ec5sexcpsxfetwvtdav" timestamp="1651591101" guid="84a687f5-ff98-4741-82b2-61228532a28b"&gt;5&lt;/key&gt;&lt;/foreign-keys&gt;&lt;ref-type name="Journal Article"&gt;17&lt;/ref-type&gt;&lt;contributors&gt;&lt;authors&gt;&lt;author&gt;Powney, Gary D&lt;/author&gt;&lt;author&gt;Carvell, Claire&lt;/author&gt;&lt;author&gt;Edwards, Mike&lt;/author&gt;&lt;author&gt;Morris, Roger KA&lt;/author&gt;&lt;author&gt;Roy, Helen E&lt;/author&gt;&lt;author&gt;Woodcock, Ben A&lt;/author&gt;&lt;author&gt;Isaac, Nick JB&lt;/author&gt;&lt;/authors&gt;&lt;/contributors&gt;&lt;titles&gt;&lt;title&gt;Widespread losses of pollinating insects in Britain&lt;/title&gt;&lt;secondary-title&gt;Nature communications&lt;/secondary-title&gt;&lt;/titles&gt;&lt;periodical&gt;&lt;full-title&gt;Nature communications&lt;/full-title&gt;&lt;/periodical&gt;&lt;pages&gt;1-6&lt;/pages&gt;&lt;volume&gt;10&lt;/volume&gt;&lt;number&gt;1&lt;/number&gt;&lt;dates&gt;&lt;year&gt;2019&lt;/year&gt;&lt;/dates&gt;&lt;isbn&gt;2041-1723&lt;/isbn&gt;&lt;urls&gt;&lt;/urls&gt;&lt;/record&gt;&lt;/Cite&gt;&lt;/EndNote&gt;</w:instrText>
      </w:r>
      <w:r w:rsidR="009B78B2">
        <w:fldChar w:fldCharType="separate"/>
      </w:r>
      <w:r w:rsidR="009B45A0">
        <w:rPr>
          <w:noProof/>
        </w:rPr>
        <w:t>(Powne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9B78B2">
        <w:fldChar w:fldCharType="end"/>
      </w:r>
      <w:r w:rsidR="00F63540">
        <w:t xml:space="preserve">, which </w:t>
      </w:r>
      <w:r w:rsidR="008D0682">
        <w:t xml:space="preserve">confounds our ability to determine </w:t>
      </w:r>
      <w:r w:rsidR="00F63540">
        <w:t>a</w:t>
      </w:r>
      <w:r w:rsidR="008D0682">
        <w:t xml:space="preserve"> historic baseline to which we should compare the current state of species</w:t>
      </w:r>
      <w:r w:rsidR="00D23313">
        <w:t>, termed shifting baseline syndrome</w:t>
      </w:r>
      <w:r w:rsidR="009B78B2">
        <w:t xml:space="preserve"> </w:t>
      </w:r>
      <w:r w:rsidR="009B78B2">
        <w:fldChar w:fldCharType="begin">
          <w:fldData xml:space="preserve">PEVuZE5vdGU+PENpdGU+PEF1dGhvcj5EaWRoYW08L0F1dGhvcj48WWVhcj4yMDIwPC9ZZWFyPjxS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EaWRoYW08L0F1dGhvcj48WWVhcj4yMDIwPC9ZZWFyPjxS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</w:fldData>
        </w:fldChar>
      </w:r>
      <w:r w:rsidR="009B45A0">
        <w:instrText xml:space="preserve"> ADDIN EN.CITE.DATA </w:instrText>
      </w:r>
      <w:r w:rsidR="009B45A0">
        <w:fldChar w:fldCharType="end"/>
      </w:r>
      <w:r w:rsidR="009B78B2">
        <w:fldChar w:fldCharType="separate"/>
      </w:r>
      <w:r w:rsidR="009B45A0">
        <w:rPr>
          <w:noProof/>
        </w:rPr>
        <w:t>(van Strie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; Didham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9B78B2">
        <w:fldChar w:fldCharType="end"/>
      </w:r>
      <w:r w:rsidR="008D0682">
        <w:t xml:space="preserve">. </w:t>
      </w:r>
    </w:p>
    <w:p w14:paraId="1ADF658C" w14:textId="4355D8EC" w:rsidR="0053189E" w:rsidRPr="00AB6151" w:rsidRDefault="0080574F" w:rsidP="00D23313">
      <w:pPr>
        <w:ind w:left="48"/>
        <w:jc w:val="both"/>
      </w:pPr>
      <w:r>
        <w:t xml:space="preserve">A fundamental aim for future research should be to disentangle the drivers </w:t>
      </w:r>
      <w:r w:rsidR="00F63540">
        <w:t>of</w:t>
      </w:r>
      <w:r w:rsidR="00D471D8">
        <w:t xml:space="preserve"> these trends</w:t>
      </w:r>
      <w:r w:rsidR="0048774A">
        <w:t xml:space="preserve">, specifically </w:t>
      </w:r>
      <w:r w:rsidR="00DD4ED4">
        <w:t xml:space="preserve">their geographical </w:t>
      </w:r>
      <w:r w:rsidR="00F63540">
        <w:t xml:space="preserve">and taxonomic </w:t>
      </w:r>
      <w:r w:rsidR="00DD4ED4">
        <w:t xml:space="preserve">extent </w:t>
      </w:r>
      <w:r w:rsidR="00DD4ED4">
        <w:fldChar w:fldCharType="begin">
          <w:fldData xml:space="preserve">PEVuZE5vdGU+PENpdGU+PEF1dGhvcj5IYWxsbWFubjwvQXV0aG9yPjxZZWFyPjIwMTc8L1llYXI+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IYWxsbWFubjwvQXV0aG9yPjxZZWFyPjIwMTc8L1llYXI+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</w:fldData>
        </w:fldChar>
      </w:r>
      <w:r w:rsidR="009B45A0">
        <w:instrText xml:space="preserve"> ADDIN EN.CITE.DATA </w:instrText>
      </w:r>
      <w:r w:rsidR="009B45A0">
        <w:fldChar w:fldCharType="end"/>
      </w:r>
      <w:r w:rsidR="00DD4ED4">
        <w:fldChar w:fldCharType="separate"/>
      </w:r>
      <w:r w:rsidR="009B45A0">
        <w:rPr>
          <w:noProof/>
        </w:rPr>
        <w:t>(Hallmann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7; Boyes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DD4ED4">
        <w:fldChar w:fldCharType="end"/>
      </w:r>
      <w:r w:rsidR="00DD4ED4">
        <w:t xml:space="preserve">. </w:t>
      </w:r>
      <w:r w:rsidR="00D349E6">
        <w:t>Additionally, r</w:t>
      </w:r>
      <w:r w:rsidR="00E67628">
        <w:t xml:space="preserve">esearchers should publish findings of positive and stable trends </w:t>
      </w:r>
      <w:r w:rsidR="00DD20DC">
        <w:t>alongside negative trends to ease publication bias and aid meta</w:t>
      </w:r>
      <w:r w:rsidR="00751590">
        <w:t xml:space="preserve">-analyses </w:t>
      </w:r>
      <w:r w:rsidR="00751590">
        <w:fldChar w:fldCharType="begin"/>
      </w:r>
      <w:r w:rsidR="009B45A0">
        <w:instrText xml:space="preserve"> ADDIN EN.CITE &lt;EndNote&gt;&lt;Cite&gt;&lt;Author&gt;Montgomery&lt;/Author&gt;&lt;Year&gt;2020&lt;/Year&gt;&lt;RecNum&gt;32&lt;/RecNum&gt;&lt;IDText&gt;Is the insect apocalypse upon us? How to find out&lt;/IDText&gt;&lt;DisplayText&gt;(Montgomery&lt;style face="italic"&gt; et al.&lt;/style&gt;, 2020)&lt;/DisplayText&gt;&lt;record&gt;&lt;rec-number&gt;32&lt;/rec-number&gt;&lt;foreign-keys&gt;&lt;key app="EN" db-id="arvvpdd2axrst1ea0ec5sexcpsxfetwvtdav" timestamp="1651591102" guid="9cd559cd-3f5d-4629-b005-a531e94a9e5a"&gt;32&lt;/key&gt;&lt;/foreign-keys&gt;&lt;ref-type name="Journal Article"&gt;17&lt;/ref-type&gt;&lt;contributors&gt;&lt;authors&gt;&lt;author&gt;Montgomery, Graham A&lt;/author&gt;&lt;author&gt;Dunn, Robert R&lt;/author&gt;&lt;author&gt;Fox, Richard&lt;/author&gt;&lt;author&gt;Jongejans, Eelke&lt;/author&gt;&lt;author&gt;Leather, Simon R&lt;/author&gt;&lt;author&gt;Saunders, Manu E&lt;/author&gt;&lt;author&gt;Shortall, Chris R&lt;/author&gt;&lt;author&gt;Tingley, Morgan W&lt;/author&gt;&lt;author&gt;Wagner, David L&lt;/author&gt;&lt;/authors&gt;&lt;/contributors&gt;&lt;titles&gt;&lt;title&gt;Is the insect apocalypse upon us? How to find out&lt;/title&gt;&lt;secondary-title&gt;Biological Conservation&lt;/secondary-title&gt;&lt;/titles&gt;&lt;periodical&gt;&lt;full-title&gt;Biological conservation&lt;/full-title&gt;&lt;/periodical&gt;&lt;pages&gt;108327&lt;/pages&gt;&lt;volume&gt;241&lt;/volume&gt;&lt;dates&gt;&lt;year&gt;2020&lt;/year&gt;&lt;/dates&gt;&lt;isbn&gt;0006-3207&lt;/isbn&gt;&lt;urls&gt;&lt;/urls&gt;&lt;/record&gt;&lt;/Cite&gt;&lt;/EndNote&gt;</w:instrText>
      </w:r>
      <w:r w:rsidR="00751590">
        <w:fldChar w:fldCharType="separate"/>
      </w:r>
      <w:r w:rsidR="009B45A0">
        <w:rPr>
          <w:noProof/>
        </w:rPr>
        <w:t>(Montgomery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751590">
        <w:fldChar w:fldCharType="end"/>
      </w:r>
      <w:r w:rsidR="00751590">
        <w:t>.</w:t>
      </w:r>
      <w:r w:rsidR="00126EF7">
        <w:t xml:space="preserve"> </w:t>
      </w:r>
      <w:r w:rsidR="0053189E">
        <w:t>It must also be recognised that many datasets remain unanalysed</w:t>
      </w:r>
      <w:r w:rsidR="0096243B">
        <w:t xml:space="preserve">, or have not been utilised effectively </w:t>
      </w:r>
      <w:r w:rsidR="0096243B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PdXRod2Fp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</w:fldData>
        </w:fldChar>
      </w:r>
      <w:r w:rsidR="009B45A0">
        <w:instrText xml:space="preserve"> ADDIN EN.CITE </w:instrText>
      </w:r>
      <w:r w:rsidR="009B45A0">
        <w:fldChar w:fldCharType="begin">
          <w:fldData xml:space="preserve">PEVuZE5vdGU+PENpdGU+PEF1dGhvcj5XYWduZXI8L0F1dGhvcj48WWVhcj4yMDIxPC9ZZWFyPjxS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</w:fldData>
        </w:fldChar>
      </w:r>
      <w:r w:rsidR="009B45A0">
        <w:instrText xml:space="preserve"> ADDIN EN.CITE.DATA </w:instrText>
      </w:r>
      <w:r w:rsidR="009B45A0">
        <w:fldChar w:fldCharType="end"/>
      </w:r>
      <w:r w:rsidR="0096243B">
        <w:fldChar w:fldCharType="separate"/>
      </w:r>
      <w:r w:rsidR="009B45A0">
        <w:rPr>
          <w:noProof/>
        </w:rPr>
        <w:t>(Outhwaite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; Wagner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1b)</w:t>
      </w:r>
      <w:r w:rsidR="0096243B">
        <w:fldChar w:fldCharType="end"/>
      </w:r>
      <w:r w:rsidR="004526A0">
        <w:t xml:space="preserve">. It is possible to overcome issues by </w:t>
      </w:r>
      <w:r w:rsidR="00FA45C6">
        <w:t>analysing trends across multiple studies</w:t>
      </w:r>
      <w:r w:rsidR="00126EF7">
        <w:t xml:space="preserve"> </w:t>
      </w:r>
      <w:r w:rsidR="00126EF7">
        <w:fldChar w:fldCharType="begin"/>
      </w:r>
      <w:r w:rsidR="009B45A0">
        <w:instrText xml:space="preserve"> ADDIN EN.CITE &lt;EndNote&gt;&lt;Cite&gt;&lt;Author&gt;Cardoso&lt;/Author&gt;&lt;Year&gt;2020&lt;/Year&gt;&lt;RecNum&gt;22&lt;/RecNum&gt;&lt;IDText&gt;Scientists&amp;apos; warning to humanity on insect extinctions&lt;/IDText&gt;&lt;DisplayText&gt;(Cardoso&lt;style face="italic"&gt; et al.&lt;/style&gt;, 2020)&lt;/DisplayText&gt;&lt;record&gt;&lt;rec-number&gt;22&lt;/rec-number&gt;&lt;foreign-keys&gt;&lt;key app="EN" db-id="arvvpdd2axrst1ea0ec5sexcpsxfetwvtdav" timestamp="1651591102" guid="3650a8da-da17-43d8-b4c8-722848719f42"&gt;22&lt;/key&gt;&lt;/foreign-keys&gt;&lt;ref-type name="Journal Article"&gt;17&lt;/ref-type&gt;&lt;contributors&gt;&lt;authors&gt;&lt;author&gt;Cardoso, Pedro&lt;/author&gt;&lt;author&gt;Barton, Philip S&lt;/author&gt;&lt;author&gt;Birkhofer, Klaus&lt;/author&gt;&lt;author&gt;Chichorro, Filipe&lt;/author&gt;&lt;author&gt;Deacon, Charl&lt;/author&gt;&lt;author&gt;Fartmann, Thomas&lt;/author&gt;&lt;author&gt;Fukushima, Caroline S&lt;/author&gt;&lt;author&gt;Gaigher, René&lt;/author&gt;&lt;author&gt;Habel, Jan C&lt;/author&gt;&lt;author&gt;Hallmann, Caspar A&lt;/author&gt;&lt;/authors&gt;&lt;/contributors&gt;&lt;titles&gt;&lt;title&gt;Scientists&amp;apos; warning to humanity on insect extinctions&lt;/title&gt;&lt;secondary-title&gt;Biological conservation&lt;/secondary-title&gt;&lt;/titles&gt;&lt;periodical&gt;&lt;full-title&gt;Biological conservation&lt;/full-title&gt;&lt;/periodical&gt;&lt;pages&gt;108426&lt;/pages&gt;&lt;volume&gt;242&lt;/volume&gt;&lt;dates&gt;&lt;year&gt;2020&lt;/year&gt;&lt;/dates&gt;&lt;isbn&gt;0006-3207&lt;/isbn&gt;&lt;urls&gt;&lt;/urls&gt;&lt;/record&gt;&lt;/Cite&gt;&lt;/EndNote&gt;</w:instrText>
      </w:r>
      <w:r w:rsidR="00126EF7">
        <w:fldChar w:fldCharType="separate"/>
      </w:r>
      <w:r w:rsidR="009B45A0">
        <w:rPr>
          <w:noProof/>
        </w:rPr>
        <w:t>(Cardoso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20)</w:t>
      </w:r>
      <w:r w:rsidR="00126EF7">
        <w:fldChar w:fldCharType="end"/>
      </w:r>
      <w:r w:rsidR="00D55940">
        <w:t xml:space="preserve">, which is becoming </w:t>
      </w:r>
      <w:r w:rsidR="005F4654">
        <w:t>increasingly</w:t>
      </w:r>
      <w:r w:rsidR="00D55940">
        <w:t xml:space="preserve"> </w:t>
      </w:r>
      <w:r w:rsidR="00420036">
        <w:t xml:space="preserve">achievable </w:t>
      </w:r>
      <w:r w:rsidR="00D55940">
        <w:t xml:space="preserve">with the emergence of </w:t>
      </w:r>
      <w:r w:rsidR="005F4654">
        <w:t xml:space="preserve">sophisticated analysis tools </w:t>
      </w:r>
      <w:r w:rsidR="00126EF7">
        <w:fldChar w:fldCharType="begin"/>
      </w:r>
      <w:r w:rsidR="009B45A0">
        <w:instrText xml:space="preserve"> ADDIN EN.CITE &lt;EndNote&gt;&lt;Cite&gt;&lt;Author&gt;Habel&lt;/Author&gt;&lt;Year&gt;2019&lt;/Year&gt;&lt;RecNum&gt;26&lt;/RecNum&gt;&lt;IDText&gt;Mitigating the precipitous decline of terrestrial European insects: Requirements for a new strategy&lt;/IDText&gt;&lt;DisplayText&gt;(Habel&lt;style face="italic"&gt; et al.&lt;/style&gt;, 2019)&lt;/DisplayText&gt;&lt;record&gt;&lt;rec-number&gt;26&lt;/rec-number&gt;&lt;foreign-keys&gt;&lt;key app="EN" db-id="arvvpdd2axrst1ea0ec5sexcpsxfetwvtdav" timestamp="1651591102" guid="fba30a9a-a216-4988-b05e-5433aa8d81c2"&gt;26&lt;/key&gt;&lt;/foreign-keys&gt;&lt;ref-type name="Journal Article"&gt;17&lt;/ref-type&gt;&lt;contributors&gt;&lt;authors&gt;&lt;author&gt;Habel, Jan Christian&lt;/author&gt;&lt;author&gt;Samways, Michael J&lt;/author&gt;&lt;author&gt;Schmitt, Thomas&lt;/author&gt;&lt;/authors&gt;&lt;/contributors&gt;&lt;titles&gt;&lt;title&gt;Mitigating the precipitous decline of terrestrial European insects: Requirements for a new strategy&lt;/title&gt;&lt;secondary-title&gt;Biodiversity and Conservation&lt;/secondary-title&gt;&lt;/titles&gt;&lt;periodical&gt;&lt;full-title&gt;Biodiversity and Conservation&lt;/full-title&gt;&lt;/periodical&gt;&lt;pages&gt;1343-1360&lt;/pages&gt;&lt;volume&gt;28&lt;/volume&gt;&lt;number&gt;6&lt;/number&gt;&lt;dates&gt;&lt;year&gt;2019&lt;/year&gt;&lt;/dates&gt;&lt;isbn&gt;1572-9710&lt;/isbn&gt;&lt;urls&gt;&lt;/urls&gt;&lt;/record&gt;&lt;/Cite&gt;&lt;/EndNote&gt;</w:instrText>
      </w:r>
      <w:r w:rsidR="00126EF7">
        <w:fldChar w:fldCharType="separate"/>
      </w:r>
      <w:r w:rsidR="009B45A0">
        <w:rPr>
          <w:noProof/>
        </w:rPr>
        <w:t>(Habel</w:t>
      </w:r>
      <w:r w:rsidR="009B45A0" w:rsidRPr="009B45A0">
        <w:rPr>
          <w:i/>
          <w:noProof/>
        </w:rPr>
        <w:t xml:space="preserve"> et al.</w:t>
      </w:r>
      <w:r w:rsidR="009B45A0">
        <w:rPr>
          <w:noProof/>
        </w:rPr>
        <w:t>, 2019)</w:t>
      </w:r>
      <w:r w:rsidR="00126EF7">
        <w:fldChar w:fldCharType="end"/>
      </w:r>
      <w:r w:rsidR="00126EF7">
        <w:t>.</w:t>
      </w:r>
      <w:r w:rsidR="00FB6F87">
        <w:t xml:space="preserve"> </w:t>
      </w:r>
    </w:p>
    <w:p w14:paraId="74257706" w14:textId="258F5A9D" w:rsidR="00A71595" w:rsidRPr="00126EF7" w:rsidRDefault="00126EF7" w:rsidP="00D2431A">
      <w:pPr>
        <w:rPr>
          <w:b/>
          <w:bCs/>
        </w:rPr>
      </w:pPr>
      <w:r w:rsidRPr="00126EF7">
        <w:rPr>
          <w:b/>
          <w:bCs/>
        </w:rPr>
        <w:lastRenderedPageBreak/>
        <w:t xml:space="preserve">References </w:t>
      </w:r>
      <w:r w:rsidR="001C2289">
        <w:rPr>
          <w:b/>
          <w:bCs/>
        </w:rPr>
        <w:t xml:space="preserve"> </w:t>
      </w:r>
    </w:p>
    <w:p w14:paraId="6EFEA3F5" w14:textId="77777777" w:rsidR="00854102" w:rsidRPr="00854102" w:rsidRDefault="00A71595" w:rsidP="00854102">
      <w:pPr>
        <w:pStyle w:val="EndNoteBibliography"/>
        <w:spacing w:after="240"/>
        <w:ind w:left="440" w:hanging="440"/>
      </w:pPr>
      <w:r w:rsidRPr="00397DBF">
        <w:rPr>
          <w:lang w:val="en-GB"/>
        </w:rPr>
        <w:fldChar w:fldCharType="begin"/>
      </w:r>
      <w:r w:rsidRPr="00397DBF">
        <w:rPr>
          <w:lang w:val="en-GB"/>
        </w:rPr>
        <w:instrText xml:space="preserve"> ADDIN EN.REFLIST </w:instrText>
      </w:r>
      <w:r w:rsidRPr="00397DBF">
        <w:rPr>
          <w:lang w:val="en-GB"/>
        </w:rPr>
        <w:fldChar w:fldCharType="separate"/>
      </w:r>
      <w:r w:rsidR="00854102" w:rsidRPr="00854102">
        <w:t xml:space="preserve">Biesmeijer, J. C., Roberts, S. P., Reemer, M., Ohlemuller, R., Edwards, M., Peeters, T., Schaffers, A., Potts, S. G., Kleukers, R. and Thomas, C. (2006) Parallel declines in pollinators and insect-pollinated plants in Britain and the Netherlands. </w:t>
      </w:r>
      <w:r w:rsidR="00854102" w:rsidRPr="00854102">
        <w:rPr>
          <w:i/>
        </w:rPr>
        <w:t>Science.</w:t>
      </w:r>
      <w:r w:rsidR="00854102" w:rsidRPr="00854102">
        <w:t xml:space="preserve"> 313 (5785), 351-354.</w:t>
      </w:r>
    </w:p>
    <w:p w14:paraId="1F22F289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Boyes, D. H., Fox, R., Shortall, C. R. and Whittaker, R. J. (2019) Bucking the trend: the diversity of Anthropocene ‘winners’ among British moths. </w:t>
      </w:r>
      <w:r w:rsidRPr="00854102">
        <w:rPr>
          <w:i/>
        </w:rPr>
        <w:t>Frontiers of Biogeography.</w:t>
      </w:r>
      <w:r w:rsidRPr="00854102">
        <w:t xml:space="preserve"> 11 (3).</w:t>
      </w:r>
    </w:p>
    <w:p w14:paraId="1CDB50C4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Brooks, D. R., Bater, J. E., Clark, S. J., Monteith, D. T., Andrews, C., Corbett, S. J., Beaumont, D. A. and Chapman, J. W. (2012) Large carabid beetle declines in a United Kingdom monitoring network increases evidence for a widespread loss in insect biodiversity. </w:t>
      </w:r>
      <w:r w:rsidRPr="00854102">
        <w:rPr>
          <w:i/>
        </w:rPr>
        <w:t>Journal of Applied Ecology.</w:t>
      </w:r>
      <w:r w:rsidRPr="00854102">
        <w:t xml:space="preserve"> 49 (5), 1009-1019.</w:t>
      </w:r>
    </w:p>
    <w:p w14:paraId="7ADE990F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Cardoso, P., Barton, P. S., Birkhofer, K., Chichorro, F., Deacon, C., Fartmann, T., Fukushima, C. S., Gaigher, R., Habel, J. C. and Hallmann, C. A. (2020) Scientists' warning to humanity on insect extinctions. </w:t>
      </w:r>
      <w:r w:rsidRPr="00854102">
        <w:rPr>
          <w:i/>
        </w:rPr>
        <w:t>Biological conservation.</w:t>
      </w:r>
      <w:r w:rsidRPr="00854102">
        <w:t xml:space="preserve"> 242, 108426.</w:t>
      </w:r>
    </w:p>
    <w:p w14:paraId="723C6EA9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Crossley, M. S., Meier, A. R., Baldwin, E. M., Berry, L. L., Crenshaw, L. C., Hartman, G. L., Lagos-Kutz, D., Nichols, D. H., Patel, K. and Varriano, S. (2020) No net insect abundance and diversity declines across US Long Term Ecological Research sites. </w:t>
      </w:r>
      <w:r w:rsidRPr="00854102">
        <w:rPr>
          <w:i/>
        </w:rPr>
        <w:t>Nature ecology &amp; evolution.</w:t>
      </w:r>
      <w:r w:rsidRPr="00854102">
        <w:t xml:space="preserve"> 4 (10), 1368-1376.</w:t>
      </w:r>
    </w:p>
    <w:p w14:paraId="2B784E92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De Palma, A., Kuhlmann, M., Roberts, S. P., Potts, S. G., Börger, L., Hudson, L. N., Lysenko, I., Newbold, T. and Purvis, A. (2015) Ecological traits affect the sensitivity of bees to land‐use pressures in E uropean agricultural landscapes. </w:t>
      </w:r>
      <w:r w:rsidRPr="00854102">
        <w:rPr>
          <w:i/>
        </w:rPr>
        <w:t>Journal of Applied Ecology.</w:t>
      </w:r>
      <w:r w:rsidRPr="00854102">
        <w:t xml:space="preserve"> 52 (6), 1567-1577.</w:t>
      </w:r>
    </w:p>
    <w:p w14:paraId="64DE375F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Deutsch, C. A., Tewksbury, J. J., Huey, R. B., Sheldon, K. S., Ghalambor, C. K., Haak, D. C. and Martin, P. R. (2008) Impacts of climate warming on terrestrial ectotherms across latitude. </w:t>
      </w:r>
      <w:r w:rsidRPr="00854102">
        <w:rPr>
          <w:i/>
        </w:rPr>
        <w:t>Proceedings of the National Academy of Sciences.</w:t>
      </w:r>
      <w:r w:rsidRPr="00854102">
        <w:t xml:space="preserve"> 105 (18), 6668-6672.</w:t>
      </w:r>
    </w:p>
    <w:p w14:paraId="1A4991B7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Dicks, L. V., Breeze, T. D., Ngo, H. T., Senapathi, D., An, J., Aizen, M. A., Basu, P., Buchori, D., Galetto, L. and Garibaldi, L. A. (2021) A global-scale expert assessment of drivers and risks associated with pollinator decline. </w:t>
      </w:r>
      <w:r w:rsidRPr="00854102">
        <w:rPr>
          <w:i/>
        </w:rPr>
        <w:t>Nature ecology &amp; evolution.</w:t>
      </w:r>
      <w:r w:rsidRPr="00854102">
        <w:t xml:space="preserve"> 5 (10), 1453-1461.</w:t>
      </w:r>
    </w:p>
    <w:p w14:paraId="5DF4FD10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Didham, R. K., Basset, Y., Collins, C. M., Leather, S. R., Littlewood, N. A., Menz, M. H., Müller, J., Packer, L., Saunders, M. E. and Schönrogge, K. (2020) Interpreting insect declines: seven challenges and a way forward. </w:t>
      </w:r>
      <w:r w:rsidRPr="00854102">
        <w:rPr>
          <w:i/>
        </w:rPr>
        <w:t>Insect Conservation and Diversity.</w:t>
      </w:r>
      <w:r w:rsidRPr="00854102">
        <w:t xml:space="preserve"> 13 (2), 103-114.</w:t>
      </w:r>
    </w:p>
    <w:p w14:paraId="3A4F7C03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lastRenderedPageBreak/>
        <w:t xml:space="preserve">Dirzo, R., Young, H. S., Galetti, M., Ceballos, G., Isaac, N. J. and Collen, B. (2014) Defaunation in the Anthropocene. </w:t>
      </w:r>
      <w:r w:rsidRPr="00854102">
        <w:rPr>
          <w:i/>
        </w:rPr>
        <w:t>Science.</w:t>
      </w:r>
      <w:r w:rsidRPr="00854102">
        <w:t xml:space="preserve"> 345 (6195), 401-406.</w:t>
      </w:r>
    </w:p>
    <w:p w14:paraId="6205425B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Fox, R., Harrower, C. A., Bell, J. R., Shortall, C. R., Middlebrook, I. and Wilson, R. J. (2019) Insect population trends and the IUCN Red List process. </w:t>
      </w:r>
      <w:r w:rsidRPr="00854102">
        <w:rPr>
          <w:i/>
        </w:rPr>
        <w:t>Journal of Insect Conservation.</w:t>
      </w:r>
      <w:r w:rsidRPr="00854102">
        <w:t xml:space="preserve"> 23 (2), 269-278.</w:t>
      </w:r>
    </w:p>
    <w:p w14:paraId="7B871172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Gillespie, M. A., Alfredsson, M., Barrio, I. C., Bowden, J. J., Convey, P., Culler, L. E., Coulson, S. J., Krogh, P. H., Koltz, A. M. and Koponen, S. (2020) Status and trends of terrestrial arthropod abundance and diversity in the North Atlantic region of the Arctic. </w:t>
      </w:r>
      <w:r w:rsidRPr="00854102">
        <w:rPr>
          <w:i/>
        </w:rPr>
        <w:t>Ambio.</w:t>
      </w:r>
      <w:r w:rsidRPr="00854102">
        <w:t xml:space="preserve"> 49 (3), 718-731.</w:t>
      </w:r>
    </w:p>
    <w:p w14:paraId="52278306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Gray, C. L., Hill, S. L., Newbold, T., Hudson, L. N., Börger, L., Contu, S., Hoskins, A. J., Ferrier, S., Purvis, A. and Scharlemann, J. P. (2016) Local biodiversity is higher inside than outside terrestrial protected areas worldwide. </w:t>
      </w:r>
      <w:r w:rsidRPr="00854102">
        <w:rPr>
          <w:i/>
        </w:rPr>
        <w:t>Nature communications.</w:t>
      </w:r>
      <w:r w:rsidRPr="00854102">
        <w:t xml:space="preserve"> 7 (1), 1-7.</w:t>
      </w:r>
    </w:p>
    <w:p w14:paraId="6576D366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Habel, J. C., Samways, M. J. and Schmitt, T. (2019) Mitigating the precipitous decline of terrestrial European insects: Requirements for a new strategy. </w:t>
      </w:r>
      <w:r w:rsidRPr="00854102">
        <w:rPr>
          <w:i/>
        </w:rPr>
        <w:t>Biodiversity and Conservation.</w:t>
      </w:r>
      <w:r w:rsidRPr="00854102">
        <w:t xml:space="preserve"> 28 (6), 1343-1360.</w:t>
      </w:r>
    </w:p>
    <w:p w14:paraId="5C9B925D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Hallmann, C. A., Sorg, M., Jongejans, E., Siepel, H., Hofland, N., Schwan, H., Stenmans, W., Müller, A., Sumser, H. and Hörren, T. (2017) More than 75 percent decline over 27 years in total flying insect biomass in protected areas. </w:t>
      </w:r>
      <w:r w:rsidRPr="00854102">
        <w:rPr>
          <w:i/>
        </w:rPr>
        <w:t>PloS one.</w:t>
      </w:r>
      <w:r w:rsidRPr="00854102">
        <w:t xml:space="preserve"> 12 (10), e0185809.</w:t>
      </w:r>
    </w:p>
    <w:p w14:paraId="7C5B50C9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Hallmann, C. A., Zeegers, T., van Klink, R., Vermeulen, R., van Wielink, P., Spijkers, H., van Deijk, J., van Steenis, W. and Jongejans, E. (2020) Declining abundance of beetles, moths and caddisflies in the Netherlands. </w:t>
      </w:r>
      <w:r w:rsidRPr="00854102">
        <w:rPr>
          <w:i/>
        </w:rPr>
        <w:t>Insect Conservation and Diversity.</w:t>
      </w:r>
      <w:r w:rsidRPr="00854102">
        <w:t xml:space="preserve"> 13 (2), 127-139.</w:t>
      </w:r>
    </w:p>
    <w:p w14:paraId="0A180FE0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Homburg, K., Drees, C., Boutaud, E., Nolte, D., Schuett, W., Zumstein, P., von Ruschkowski, E. and Assmann, T. (2019) Where have all the beetles gone? Long‐term study reveals carabid species decline in a nature reserve in Northern Germany. </w:t>
      </w:r>
      <w:r w:rsidRPr="00854102">
        <w:rPr>
          <w:i/>
        </w:rPr>
        <w:t>Insect Conservation and Diversity.</w:t>
      </w:r>
      <w:r w:rsidRPr="00854102">
        <w:t xml:space="preserve"> 12 (4), 268-277.</w:t>
      </w:r>
    </w:p>
    <w:p w14:paraId="04FA9A33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Hudson, L. N., Newbold, T., Contu, S., Hill, S. L., Lysenko, I., De Palma, A., Phillips, H. R., Alhusseini, T. I., Bedford, F. E. and Bennett, D. J. (2017) The database of the PREDICTS (projecting responses of ecological diversity in changing terrestrial systems) project. </w:t>
      </w:r>
      <w:r w:rsidRPr="00854102">
        <w:rPr>
          <w:i/>
        </w:rPr>
        <w:t>Ecology and evolution.</w:t>
      </w:r>
      <w:r w:rsidRPr="00854102">
        <w:t xml:space="preserve"> 7 (1), 145-188.</w:t>
      </w:r>
    </w:p>
    <w:p w14:paraId="55DA0D64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lastRenderedPageBreak/>
        <w:t xml:space="preserve">Lister, B. C. and Garcia, A. (2018) Climate-driven declines in arthropod abundance restructure a rainforest food web. </w:t>
      </w:r>
      <w:r w:rsidRPr="00854102">
        <w:rPr>
          <w:i/>
        </w:rPr>
        <w:t>Proceedings of the National Academy of Sciences.</w:t>
      </w:r>
      <w:r w:rsidRPr="00854102">
        <w:t xml:space="preserve"> 115 (44), E10397-E10406.</w:t>
      </w:r>
    </w:p>
    <w:p w14:paraId="2F5C184A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Loboda, S., Savage, J., Buddle, C. M., Schmidt, N. M. and Høye, T. T. (2018) Declining diversity and abundance of High Arctic fly assemblages over two decades of rapid climate warming. </w:t>
      </w:r>
      <w:r w:rsidRPr="00854102">
        <w:rPr>
          <w:i/>
        </w:rPr>
        <w:t>Ecography.</w:t>
      </w:r>
      <w:r w:rsidRPr="00854102">
        <w:t xml:space="preserve"> 41 (2), 265-277.</w:t>
      </w:r>
    </w:p>
    <w:p w14:paraId="4C46AB69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Millard, J., Outhwaite, C. L., Kinnersley, R., Freeman, R., Gregory, R. D., Adedoja, O., Gavini, S., Kioko, E., Kuhlmann, M. and Ollerton, J. (2021) Global effects of land-use intensity on local pollinator biodiversity. </w:t>
      </w:r>
      <w:r w:rsidRPr="00854102">
        <w:rPr>
          <w:i/>
        </w:rPr>
        <w:t>Nature communications.</w:t>
      </w:r>
      <w:r w:rsidRPr="00854102">
        <w:t xml:space="preserve"> 12 (1), 1-11.</w:t>
      </w:r>
    </w:p>
    <w:p w14:paraId="271EE718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Montgomery, G. A., Dunn, R. R., Fox, R., Jongejans, E., Leather, S. R., Saunders, M. E., Shortall, C. R., Tingley, M. W. and Wagner, D. L. (2020) Is the insect apocalypse upon us? How to find out. </w:t>
      </w:r>
      <w:r w:rsidRPr="00854102">
        <w:rPr>
          <w:i/>
        </w:rPr>
        <w:t>Biological conservation.</w:t>
      </w:r>
      <w:r w:rsidRPr="00854102">
        <w:t xml:space="preserve"> 241, 108327.</w:t>
      </w:r>
    </w:p>
    <w:p w14:paraId="55147DE6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Newbold, T., Hudson, L. N., Hill, S. L., Contu, S., Gray, C. L., Scharlemann, J. P., Börger, L., Phillips, H. R., Sheil, D. and Lysenko, I. (2016) Global patterns of terrestrial assemblage turnover within and among land uses. </w:t>
      </w:r>
      <w:r w:rsidRPr="00854102">
        <w:rPr>
          <w:i/>
        </w:rPr>
        <w:t>Ecography.</w:t>
      </w:r>
      <w:r w:rsidRPr="00854102">
        <w:t xml:space="preserve"> 39 (12), 1151-1163.</w:t>
      </w:r>
    </w:p>
    <w:p w14:paraId="6E234EDA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Newbold, T., Hudson, L. N., Phillips, H. R., Hill, S. L., Contu, S., Lysenko, I., Blandon, A., Butchart, S. H., Booth, H. L. and Day, J. (2014) A global model of the response of tropical and sub-tropical forest biodiversity to anthropogenic pressures. </w:t>
      </w:r>
      <w:r w:rsidRPr="00854102">
        <w:rPr>
          <w:i/>
        </w:rPr>
        <w:t>Proceedings of the Royal Society B: Biological Sciences.</w:t>
      </w:r>
      <w:r w:rsidRPr="00854102">
        <w:t xml:space="preserve"> 281 (1792), 20141371.</w:t>
      </w:r>
    </w:p>
    <w:p w14:paraId="7BFC5379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Ollerton, J., Erenler, H., Edwards, M. and Crockett, R. (2014) Extinctions of aculeate pollinators in Britain and the role of large-scale agricultural changes. </w:t>
      </w:r>
      <w:r w:rsidRPr="00854102">
        <w:rPr>
          <w:i/>
        </w:rPr>
        <w:t>Science.</w:t>
      </w:r>
      <w:r w:rsidRPr="00854102">
        <w:t xml:space="preserve"> 346 (6215), 1360-1362.</w:t>
      </w:r>
    </w:p>
    <w:p w14:paraId="4122C436" w14:textId="77777777" w:rsidR="00854102" w:rsidRPr="00854102" w:rsidRDefault="00854102" w:rsidP="00854102">
      <w:pPr>
        <w:pStyle w:val="EndNoteBibliography"/>
        <w:spacing w:after="240"/>
        <w:ind w:left="440" w:hanging="440"/>
        <w:rPr>
          <w:i/>
        </w:rPr>
      </w:pPr>
      <w:r w:rsidRPr="00854102">
        <w:t xml:space="preserve">Outhwaite, C., McCann, P. and Newbold, T. (2022) Agriculture and climate change reshape insect biodiversity worldwide. </w:t>
      </w:r>
      <w:r w:rsidRPr="00854102">
        <w:rPr>
          <w:i/>
        </w:rPr>
        <w:t>Nature.</w:t>
      </w:r>
    </w:p>
    <w:p w14:paraId="1D91F763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Outhwaite, C. L., Gregory, R. D., Chandler, R. E., Collen, B. and Isaac, N. J. (2020) Complex long-term biodiversity change among invertebrates, bryophytes and lichens. </w:t>
      </w:r>
      <w:r w:rsidRPr="00854102">
        <w:rPr>
          <w:i/>
        </w:rPr>
        <w:t>Nature ecology &amp; evolution.</w:t>
      </w:r>
      <w:r w:rsidRPr="00854102">
        <w:t xml:space="preserve"> 4 (3), 384-392.</w:t>
      </w:r>
    </w:p>
    <w:p w14:paraId="7A9414D5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Powney, G. D., Carvell, C., Edwards, M., Morris, R. K., Roy, H. E., Woodcock, B. A. and Isaac, N. J. (2019) Widespread losses of pollinating insects in Britain. </w:t>
      </w:r>
      <w:r w:rsidRPr="00854102">
        <w:rPr>
          <w:i/>
        </w:rPr>
        <w:t>Nature communications.</w:t>
      </w:r>
      <w:r w:rsidRPr="00854102">
        <w:t xml:space="preserve"> 10 (1), 1-6.</w:t>
      </w:r>
    </w:p>
    <w:p w14:paraId="1EDD613A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lastRenderedPageBreak/>
        <w:t xml:space="preserve">Sánchez-Bayo, F. and Wyckhuys, K. A. (2019) Worldwide decline of the entomofauna: A review of its drivers. </w:t>
      </w:r>
      <w:r w:rsidRPr="00854102">
        <w:rPr>
          <w:i/>
        </w:rPr>
        <w:t>Biological conservation.</w:t>
      </w:r>
      <w:r w:rsidRPr="00854102">
        <w:t xml:space="preserve"> 232, 8-27.</w:t>
      </w:r>
    </w:p>
    <w:p w14:paraId="58F5EF6B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Saunders, M. E., Janes, J. K. and O’Hanlon, J. C. (2020) Moving on from the insect apocalypse narrative: engaging with evidence-based insect conservation. </w:t>
      </w:r>
      <w:r w:rsidRPr="00854102">
        <w:rPr>
          <w:i/>
        </w:rPr>
        <w:t>BioScience.</w:t>
      </w:r>
      <w:r w:rsidRPr="00854102">
        <w:t xml:space="preserve"> 70 (1), 80-89.</w:t>
      </w:r>
    </w:p>
    <w:p w14:paraId="14CD0FED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Seibold, S., Gossner, M. M., Simons, N. K., Blüthgen, N., Müller, J., Ambarlı, D., Ammer, C., Bauhus, J., Fischer, M. and Habel, J. C. (2019) Arthropod decline in grasslands and forests is associated with landscape-level drivers. </w:t>
      </w:r>
      <w:r w:rsidRPr="00854102">
        <w:rPr>
          <w:i/>
        </w:rPr>
        <w:t>Nature.</w:t>
      </w:r>
      <w:r w:rsidRPr="00854102">
        <w:t xml:space="preserve"> 574 (7780), 671-674.</w:t>
      </w:r>
    </w:p>
    <w:p w14:paraId="36EF9ACE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Simmons, B. I., Balmford, A., Bladon, A. J., Christie, A. P., De Palma, A., Dicks, L. V., Gallego‐Zamorano, J., Johnston, A., Martin, P. A. and Purvis, A. (2019) Worldwide insect declines: an important message, but interpret with caution. </w:t>
      </w:r>
      <w:r w:rsidRPr="00854102">
        <w:rPr>
          <w:i/>
        </w:rPr>
        <w:t>Ecology and evolution.</w:t>
      </w:r>
      <w:r w:rsidRPr="00854102">
        <w:t xml:space="preserve"> 9 (7), 3678-3680.</w:t>
      </w:r>
    </w:p>
    <w:p w14:paraId="068BD22A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Soroye, P., Newbold, T. and Kerr, J. (2020) Climate change contributes to widespread declines among bumble bees across continents. </w:t>
      </w:r>
      <w:r w:rsidRPr="00854102">
        <w:rPr>
          <w:i/>
        </w:rPr>
        <w:t>Science.</w:t>
      </w:r>
      <w:r w:rsidRPr="00854102">
        <w:t xml:space="preserve"> 367 (6478), 685-688.</w:t>
      </w:r>
    </w:p>
    <w:p w14:paraId="50B74D65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Van Klink, R., Bowler, D. E., Gongalsky, K. B., Swengel, A. B., Gentile, A. and Chase, J. M. (2020) Meta-analysis reveals declines in terrestrial but increases in freshwater insect abundances. </w:t>
      </w:r>
      <w:r w:rsidRPr="00854102">
        <w:rPr>
          <w:i/>
        </w:rPr>
        <w:t>Science.</w:t>
      </w:r>
      <w:r w:rsidRPr="00854102">
        <w:t xml:space="preserve"> 368 (6489), 417-420.</w:t>
      </w:r>
    </w:p>
    <w:p w14:paraId="19DD2C4B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van Strien, A. J., van Swaay, C. A., van Strien-van Liempt, W. T., Poot, M. J. and WallisDeVries, M. F. (2019) Over a century of data reveal more than 80% decline in butterflies in the Netherlands. </w:t>
      </w:r>
      <w:r w:rsidRPr="00854102">
        <w:rPr>
          <w:i/>
        </w:rPr>
        <w:t>Biological conservation.</w:t>
      </w:r>
      <w:r w:rsidRPr="00854102">
        <w:t xml:space="preserve"> 234, 116-122.</w:t>
      </w:r>
    </w:p>
    <w:p w14:paraId="37DC8038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VanEngelsdorp, D., Evans, J. D., Saegerman, C., Mullin, C., Haubruge, E., Nguyen, B. K., Frazier, M., Frazier, J., Cox-Foster, D. and Chen, Y. (2009) Colony collapse disorder: a descriptive study. </w:t>
      </w:r>
      <w:r w:rsidRPr="00854102">
        <w:rPr>
          <w:i/>
        </w:rPr>
        <w:t>PloS one.</w:t>
      </w:r>
      <w:r w:rsidRPr="00854102">
        <w:t xml:space="preserve"> 4 (8), e6481.</w:t>
      </w:r>
    </w:p>
    <w:p w14:paraId="312E76E5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Wagner, D. L., Fox, R., Salcido, D. M. and Dyer, L. A. (2021a) A window to the world of global insect declines: Moth biodiversity trends are complex and heterogeneous. </w:t>
      </w:r>
      <w:r w:rsidRPr="00854102">
        <w:rPr>
          <w:i/>
        </w:rPr>
        <w:t>Proceedings of the National Academy of Sciences.</w:t>
      </w:r>
      <w:r w:rsidRPr="00854102">
        <w:t xml:space="preserve"> 118 (2).</w:t>
      </w:r>
    </w:p>
    <w:p w14:paraId="4FAB73BB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Wagner, D. L., Grames, E. M., Forister, M. L., Berenbaum, M. R. and Stopak, D. (2021b) Insect decline in the Anthropocene: Death by a thousand cuts. </w:t>
      </w:r>
      <w:r w:rsidRPr="00854102">
        <w:rPr>
          <w:i/>
        </w:rPr>
        <w:t>Proceedings of the National Academy of Sciences.</w:t>
      </w:r>
      <w:r w:rsidRPr="00854102">
        <w:t xml:space="preserve"> 118 (2).</w:t>
      </w:r>
    </w:p>
    <w:p w14:paraId="3EA7B11D" w14:textId="77777777" w:rsidR="00854102" w:rsidRPr="00854102" w:rsidRDefault="00854102" w:rsidP="00854102">
      <w:pPr>
        <w:pStyle w:val="EndNoteBibliography"/>
        <w:spacing w:after="240"/>
        <w:ind w:left="440" w:hanging="440"/>
      </w:pPr>
      <w:r w:rsidRPr="00854102">
        <w:t xml:space="preserve">Welti, E. A., Joern, A., Ellison, A. M., Lightfoot, D. C., Record, S., Rodenhouse, N., Stanley, E. H. and Kaspari, M. (2021) Studies of insect temporal trends must account for the complex sampling </w:t>
      </w:r>
      <w:r w:rsidRPr="00854102">
        <w:lastRenderedPageBreak/>
        <w:t xml:space="preserve">histories inherent to many long-term monitoring efforts. </w:t>
      </w:r>
      <w:r w:rsidRPr="00854102">
        <w:rPr>
          <w:i/>
        </w:rPr>
        <w:t>Nature ecology &amp; evolution.</w:t>
      </w:r>
      <w:r w:rsidRPr="00854102">
        <w:t xml:space="preserve"> 5 (5), 589-591.</w:t>
      </w:r>
    </w:p>
    <w:p w14:paraId="17B4FAE1" w14:textId="77777777" w:rsidR="00854102" w:rsidRPr="00854102" w:rsidRDefault="00854102" w:rsidP="00854102">
      <w:pPr>
        <w:pStyle w:val="EndNoteBibliography"/>
        <w:ind w:left="440" w:hanging="440"/>
      </w:pPr>
      <w:r w:rsidRPr="00854102">
        <w:t xml:space="preserve">Wepprich, T., Adrion, J. R., Ries, L., Wiedmann, J. and Haddad, N. M. (2019) Butterfly abundance declines over 20 years of systematic monitoring in Ohio, USA. </w:t>
      </w:r>
      <w:r w:rsidRPr="00854102">
        <w:rPr>
          <w:i/>
        </w:rPr>
        <w:t>PloS one.</w:t>
      </w:r>
      <w:r w:rsidRPr="00854102">
        <w:t xml:space="preserve"> 14 (7), e0216270.</w:t>
      </w:r>
    </w:p>
    <w:p w14:paraId="75FB63FD" w14:textId="0C905261" w:rsidR="00D2431A" w:rsidRPr="00397DBF" w:rsidRDefault="00A71595" w:rsidP="00D2431A">
      <w:r w:rsidRPr="00397DBF">
        <w:fldChar w:fldCharType="end"/>
      </w:r>
    </w:p>
    <w:sectPr w:rsidR="00D2431A" w:rsidRPr="00397DBF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2D612BB" w14:textId="77777777" w:rsidR="0043399C" w:rsidRDefault="0043399C" w:rsidP="00476AFD">
      <w:pPr>
        <w:spacing w:after="0" w:line="240" w:lineRule="auto"/>
      </w:pPr>
      <w:r>
        <w:separator/>
      </w:r>
    </w:p>
  </w:endnote>
  <w:endnote w:type="continuationSeparator" w:id="0">
    <w:p w14:paraId="339D1C11" w14:textId="77777777" w:rsidR="0043399C" w:rsidRDefault="0043399C" w:rsidP="00476AFD">
      <w:pPr>
        <w:spacing w:after="0" w:line="240" w:lineRule="auto"/>
      </w:pPr>
      <w:r>
        <w:continuationSeparator/>
      </w:r>
    </w:p>
  </w:endnote>
  <w:endnote w:type="continuationNotice" w:id="1">
    <w:p w14:paraId="1E0A7512" w14:textId="77777777" w:rsidR="0043399C" w:rsidRDefault="0043399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07F559B" w14:textId="77777777" w:rsidR="0043399C" w:rsidRDefault="0043399C" w:rsidP="00476AFD">
      <w:pPr>
        <w:spacing w:after="0" w:line="240" w:lineRule="auto"/>
      </w:pPr>
      <w:r>
        <w:separator/>
      </w:r>
    </w:p>
  </w:footnote>
  <w:footnote w:type="continuationSeparator" w:id="0">
    <w:p w14:paraId="713CD75B" w14:textId="77777777" w:rsidR="0043399C" w:rsidRDefault="0043399C" w:rsidP="00476AFD">
      <w:pPr>
        <w:spacing w:after="0" w:line="240" w:lineRule="auto"/>
      </w:pPr>
      <w:r>
        <w:continuationSeparator/>
      </w:r>
    </w:p>
  </w:footnote>
  <w:footnote w:type="continuationNotice" w:id="1">
    <w:p w14:paraId="2292F7D1" w14:textId="77777777" w:rsidR="0043399C" w:rsidRDefault="0043399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233182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FF34355" w14:textId="524CEB99" w:rsidR="00476AFD" w:rsidRDefault="00476AF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21C9FE" w14:textId="77777777" w:rsidR="00476AFD" w:rsidRDefault="00476AF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061220"/>
    <w:multiLevelType w:val="hybridMultilevel"/>
    <w:tmpl w:val="8554912A"/>
    <w:lvl w:ilvl="0" w:tplc="EA72B328">
      <w:start w:val="2"/>
      <w:numFmt w:val="bullet"/>
      <w:lvlText w:val="-"/>
      <w:lvlJc w:val="left"/>
      <w:pPr>
        <w:ind w:left="408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12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4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6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8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0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2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4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68" w:hanging="360"/>
      </w:pPr>
      <w:rPr>
        <w:rFonts w:ascii="Wingdings" w:hAnsi="Wingdings" w:hint="default"/>
      </w:rPr>
    </w:lvl>
  </w:abstractNum>
  <w:abstractNum w:abstractNumId="1" w15:restartNumberingAfterBreak="0">
    <w:nsid w:val="3EC71F75"/>
    <w:multiLevelType w:val="hybridMultilevel"/>
    <w:tmpl w:val="B9D8349A"/>
    <w:lvl w:ilvl="0" w:tplc="FBB85D1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A341A72"/>
    <w:multiLevelType w:val="hybridMultilevel"/>
    <w:tmpl w:val="208E345C"/>
    <w:lvl w:ilvl="0" w:tplc="FD904AE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84728342">
    <w:abstractNumId w:val="0"/>
  </w:num>
  <w:num w:numId="2" w16cid:durableId="713119902">
    <w:abstractNumId w:val="1"/>
  </w:num>
  <w:num w:numId="3" w16cid:durableId="190148159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mperial_College_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453&lt;/HangingIndent&gt;&lt;LineSpacing&gt;1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vvpdd2axrst1ea0ec5sexcpsxfetwvtdav&quot;&gt;My_EndNote_Library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2&lt;/item&gt;&lt;item&gt;14&lt;/item&gt;&lt;item&gt;15&lt;/item&gt;&lt;item&gt;16&lt;/item&gt;&lt;item&gt;17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2&lt;/item&gt;&lt;item&gt;43&lt;/item&gt;&lt;item&gt;44&lt;/item&gt;&lt;item&gt;45&lt;/item&gt;&lt;item&gt;51&lt;/item&gt;&lt;/record-ids&gt;&lt;/item&gt;&lt;/Libraries&gt;"/>
  </w:docVars>
  <w:rsids>
    <w:rsidRoot w:val="00476AFD"/>
    <w:rsid w:val="000208F5"/>
    <w:rsid w:val="00057491"/>
    <w:rsid w:val="0006251B"/>
    <w:rsid w:val="000747E7"/>
    <w:rsid w:val="000814F9"/>
    <w:rsid w:val="000A3323"/>
    <w:rsid w:val="000A7890"/>
    <w:rsid w:val="000B2705"/>
    <w:rsid w:val="000C1C0A"/>
    <w:rsid w:val="000C425F"/>
    <w:rsid w:val="000C6977"/>
    <w:rsid w:val="000E3F5C"/>
    <w:rsid w:val="000F4B6A"/>
    <w:rsid w:val="00101F3B"/>
    <w:rsid w:val="00113CB2"/>
    <w:rsid w:val="00116EF3"/>
    <w:rsid w:val="00126EF7"/>
    <w:rsid w:val="0013212F"/>
    <w:rsid w:val="00137E39"/>
    <w:rsid w:val="0014593C"/>
    <w:rsid w:val="00145EA6"/>
    <w:rsid w:val="001521C7"/>
    <w:rsid w:val="00162D85"/>
    <w:rsid w:val="00162DE6"/>
    <w:rsid w:val="00166E9B"/>
    <w:rsid w:val="00195F6C"/>
    <w:rsid w:val="001968BC"/>
    <w:rsid w:val="001A14D3"/>
    <w:rsid w:val="001A5770"/>
    <w:rsid w:val="001A7B31"/>
    <w:rsid w:val="001B141A"/>
    <w:rsid w:val="001B4E3F"/>
    <w:rsid w:val="001B6854"/>
    <w:rsid w:val="001C2289"/>
    <w:rsid w:val="001C4331"/>
    <w:rsid w:val="001D52C7"/>
    <w:rsid w:val="001F4003"/>
    <w:rsid w:val="0020343B"/>
    <w:rsid w:val="0021437F"/>
    <w:rsid w:val="00222E9A"/>
    <w:rsid w:val="0023452F"/>
    <w:rsid w:val="002363FA"/>
    <w:rsid w:val="00240543"/>
    <w:rsid w:val="002414D1"/>
    <w:rsid w:val="00242CCE"/>
    <w:rsid w:val="00245CFF"/>
    <w:rsid w:val="002468C9"/>
    <w:rsid w:val="00250D67"/>
    <w:rsid w:val="00251551"/>
    <w:rsid w:val="00251568"/>
    <w:rsid w:val="00265DF8"/>
    <w:rsid w:val="00267E22"/>
    <w:rsid w:val="00271CF8"/>
    <w:rsid w:val="0027201C"/>
    <w:rsid w:val="00273D0F"/>
    <w:rsid w:val="00284758"/>
    <w:rsid w:val="002868C0"/>
    <w:rsid w:val="002868E2"/>
    <w:rsid w:val="002B589B"/>
    <w:rsid w:val="002C2291"/>
    <w:rsid w:val="002C2D13"/>
    <w:rsid w:val="002C38F0"/>
    <w:rsid w:val="002E2194"/>
    <w:rsid w:val="002E4301"/>
    <w:rsid w:val="002E469C"/>
    <w:rsid w:val="002F0B39"/>
    <w:rsid w:val="0030296D"/>
    <w:rsid w:val="00305995"/>
    <w:rsid w:val="00315264"/>
    <w:rsid w:val="00317308"/>
    <w:rsid w:val="00324CE3"/>
    <w:rsid w:val="00327CBD"/>
    <w:rsid w:val="003416B7"/>
    <w:rsid w:val="00341D50"/>
    <w:rsid w:val="003503B9"/>
    <w:rsid w:val="00351DC5"/>
    <w:rsid w:val="00364791"/>
    <w:rsid w:val="00374B6E"/>
    <w:rsid w:val="0039610D"/>
    <w:rsid w:val="003974E5"/>
    <w:rsid w:val="00397DBF"/>
    <w:rsid w:val="003A3A23"/>
    <w:rsid w:val="003D2828"/>
    <w:rsid w:val="003E002F"/>
    <w:rsid w:val="003E194F"/>
    <w:rsid w:val="003E65B2"/>
    <w:rsid w:val="00400ACE"/>
    <w:rsid w:val="004030C2"/>
    <w:rsid w:val="00420036"/>
    <w:rsid w:val="004206E0"/>
    <w:rsid w:val="0042594F"/>
    <w:rsid w:val="0043399C"/>
    <w:rsid w:val="00440EB7"/>
    <w:rsid w:val="00450083"/>
    <w:rsid w:val="00451ADB"/>
    <w:rsid w:val="004526A0"/>
    <w:rsid w:val="0047333F"/>
    <w:rsid w:val="00474236"/>
    <w:rsid w:val="00476AFD"/>
    <w:rsid w:val="004774E2"/>
    <w:rsid w:val="00481989"/>
    <w:rsid w:val="0048774A"/>
    <w:rsid w:val="00487C41"/>
    <w:rsid w:val="0049507A"/>
    <w:rsid w:val="0049652F"/>
    <w:rsid w:val="004B655A"/>
    <w:rsid w:val="004C2D4D"/>
    <w:rsid w:val="004D77D6"/>
    <w:rsid w:val="004E284E"/>
    <w:rsid w:val="004E3A37"/>
    <w:rsid w:val="004F3719"/>
    <w:rsid w:val="005116EB"/>
    <w:rsid w:val="00516BE3"/>
    <w:rsid w:val="0051728B"/>
    <w:rsid w:val="005253F4"/>
    <w:rsid w:val="005309B2"/>
    <w:rsid w:val="0053189E"/>
    <w:rsid w:val="00536FFD"/>
    <w:rsid w:val="00540DFC"/>
    <w:rsid w:val="005449AD"/>
    <w:rsid w:val="00546C17"/>
    <w:rsid w:val="00555ECF"/>
    <w:rsid w:val="00571F01"/>
    <w:rsid w:val="00574477"/>
    <w:rsid w:val="00582E83"/>
    <w:rsid w:val="00590BB0"/>
    <w:rsid w:val="005A4DFC"/>
    <w:rsid w:val="005A792A"/>
    <w:rsid w:val="005B6E63"/>
    <w:rsid w:val="005C2834"/>
    <w:rsid w:val="005C6CCD"/>
    <w:rsid w:val="005E0574"/>
    <w:rsid w:val="005E1C71"/>
    <w:rsid w:val="005F3AF2"/>
    <w:rsid w:val="005F4654"/>
    <w:rsid w:val="005F512A"/>
    <w:rsid w:val="005F7E76"/>
    <w:rsid w:val="00601CD8"/>
    <w:rsid w:val="00603A89"/>
    <w:rsid w:val="00623C11"/>
    <w:rsid w:val="00625430"/>
    <w:rsid w:val="0063535D"/>
    <w:rsid w:val="00644107"/>
    <w:rsid w:val="0065324A"/>
    <w:rsid w:val="006640E3"/>
    <w:rsid w:val="0066636D"/>
    <w:rsid w:val="00666A49"/>
    <w:rsid w:val="00673638"/>
    <w:rsid w:val="0068008F"/>
    <w:rsid w:val="00685720"/>
    <w:rsid w:val="006A35C5"/>
    <w:rsid w:val="006A3886"/>
    <w:rsid w:val="006B70CD"/>
    <w:rsid w:val="006B72A0"/>
    <w:rsid w:val="006C6934"/>
    <w:rsid w:val="006D6E4B"/>
    <w:rsid w:val="006D7CD7"/>
    <w:rsid w:val="006E67C1"/>
    <w:rsid w:val="007020C5"/>
    <w:rsid w:val="00702E22"/>
    <w:rsid w:val="00703177"/>
    <w:rsid w:val="00715CC0"/>
    <w:rsid w:val="00720686"/>
    <w:rsid w:val="00726444"/>
    <w:rsid w:val="0073394D"/>
    <w:rsid w:val="00735ACA"/>
    <w:rsid w:val="00745819"/>
    <w:rsid w:val="00751590"/>
    <w:rsid w:val="00751F5F"/>
    <w:rsid w:val="00755740"/>
    <w:rsid w:val="00766BAB"/>
    <w:rsid w:val="00773400"/>
    <w:rsid w:val="00776F80"/>
    <w:rsid w:val="00784FD6"/>
    <w:rsid w:val="007A1184"/>
    <w:rsid w:val="007A3536"/>
    <w:rsid w:val="007A6530"/>
    <w:rsid w:val="007A6E27"/>
    <w:rsid w:val="007B67A5"/>
    <w:rsid w:val="007C5619"/>
    <w:rsid w:val="007C67DE"/>
    <w:rsid w:val="007D4F2F"/>
    <w:rsid w:val="007D5FD9"/>
    <w:rsid w:val="007D6BC5"/>
    <w:rsid w:val="007E4463"/>
    <w:rsid w:val="007E55C8"/>
    <w:rsid w:val="007E6E23"/>
    <w:rsid w:val="007E7191"/>
    <w:rsid w:val="007E783C"/>
    <w:rsid w:val="007E7C9D"/>
    <w:rsid w:val="00802092"/>
    <w:rsid w:val="0080574F"/>
    <w:rsid w:val="00812815"/>
    <w:rsid w:val="00814E56"/>
    <w:rsid w:val="00816F5F"/>
    <w:rsid w:val="0082467F"/>
    <w:rsid w:val="008253F2"/>
    <w:rsid w:val="008359CB"/>
    <w:rsid w:val="008421E1"/>
    <w:rsid w:val="008437F3"/>
    <w:rsid w:val="00843852"/>
    <w:rsid w:val="00854102"/>
    <w:rsid w:val="008563A9"/>
    <w:rsid w:val="00857971"/>
    <w:rsid w:val="008625C0"/>
    <w:rsid w:val="00866E2A"/>
    <w:rsid w:val="00872A4A"/>
    <w:rsid w:val="0087669C"/>
    <w:rsid w:val="00897D57"/>
    <w:rsid w:val="008B4D0D"/>
    <w:rsid w:val="008B6EF3"/>
    <w:rsid w:val="008B7C89"/>
    <w:rsid w:val="008C0E1D"/>
    <w:rsid w:val="008D0682"/>
    <w:rsid w:val="008E58F2"/>
    <w:rsid w:val="008F7D74"/>
    <w:rsid w:val="009111BC"/>
    <w:rsid w:val="009127F1"/>
    <w:rsid w:val="009144EA"/>
    <w:rsid w:val="0093023D"/>
    <w:rsid w:val="00932BDA"/>
    <w:rsid w:val="00935F23"/>
    <w:rsid w:val="00943DC0"/>
    <w:rsid w:val="00952FE7"/>
    <w:rsid w:val="009615F1"/>
    <w:rsid w:val="00961775"/>
    <w:rsid w:val="00961A1A"/>
    <w:rsid w:val="0096243B"/>
    <w:rsid w:val="00965358"/>
    <w:rsid w:val="0096745E"/>
    <w:rsid w:val="009769FC"/>
    <w:rsid w:val="00976B43"/>
    <w:rsid w:val="00982D35"/>
    <w:rsid w:val="00990C64"/>
    <w:rsid w:val="00992F52"/>
    <w:rsid w:val="00994398"/>
    <w:rsid w:val="009955FE"/>
    <w:rsid w:val="00995A59"/>
    <w:rsid w:val="009976B9"/>
    <w:rsid w:val="009979EE"/>
    <w:rsid w:val="009B3A58"/>
    <w:rsid w:val="009B45A0"/>
    <w:rsid w:val="009B78B2"/>
    <w:rsid w:val="009C4D3A"/>
    <w:rsid w:val="009D617E"/>
    <w:rsid w:val="009E3EE4"/>
    <w:rsid w:val="009F736B"/>
    <w:rsid w:val="00A01538"/>
    <w:rsid w:val="00A03023"/>
    <w:rsid w:val="00A160A3"/>
    <w:rsid w:val="00A239B4"/>
    <w:rsid w:val="00A24EE0"/>
    <w:rsid w:val="00A27569"/>
    <w:rsid w:val="00A32C85"/>
    <w:rsid w:val="00A6182D"/>
    <w:rsid w:val="00A64470"/>
    <w:rsid w:val="00A71595"/>
    <w:rsid w:val="00A74CCE"/>
    <w:rsid w:val="00A939AA"/>
    <w:rsid w:val="00AA78F4"/>
    <w:rsid w:val="00AB4952"/>
    <w:rsid w:val="00AB6151"/>
    <w:rsid w:val="00AB7F8A"/>
    <w:rsid w:val="00AC1972"/>
    <w:rsid w:val="00AC62CD"/>
    <w:rsid w:val="00AD335A"/>
    <w:rsid w:val="00AD7D09"/>
    <w:rsid w:val="00AE07F6"/>
    <w:rsid w:val="00AE2879"/>
    <w:rsid w:val="00B003A1"/>
    <w:rsid w:val="00B0123C"/>
    <w:rsid w:val="00B06B61"/>
    <w:rsid w:val="00B20587"/>
    <w:rsid w:val="00B22B50"/>
    <w:rsid w:val="00B24FA5"/>
    <w:rsid w:val="00B41519"/>
    <w:rsid w:val="00B4740E"/>
    <w:rsid w:val="00B5564E"/>
    <w:rsid w:val="00B60B1D"/>
    <w:rsid w:val="00B61C56"/>
    <w:rsid w:val="00B779D5"/>
    <w:rsid w:val="00B81E63"/>
    <w:rsid w:val="00B85E85"/>
    <w:rsid w:val="00B90B59"/>
    <w:rsid w:val="00BB5AD9"/>
    <w:rsid w:val="00BC2B34"/>
    <w:rsid w:val="00BD244E"/>
    <w:rsid w:val="00BE6081"/>
    <w:rsid w:val="00BF4410"/>
    <w:rsid w:val="00BF5FC5"/>
    <w:rsid w:val="00C12B0B"/>
    <w:rsid w:val="00C317CD"/>
    <w:rsid w:val="00C40F5F"/>
    <w:rsid w:val="00C50D7B"/>
    <w:rsid w:val="00C63A72"/>
    <w:rsid w:val="00C65A27"/>
    <w:rsid w:val="00C8513B"/>
    <w:rsid w:val="00C854EC"/>
    <w:rsid w:val="00C8719A"/>
    <w:rsid w:val="00C87271"/>
    <w:rsid w:val="00C92849"/>
    <w:rsid w:val="00CA254D"/>
    <w:rsid w:val="00CC71E4"/>
    <w:rsid w:val="00CC7EFF"/>
    <w:rsid w:val="00CD04B4"/>
    <w:rsid w:val="00CD3BFD"/>
    <w:rsid w:val="00CF0D9E"/>
    <w:rsid w:val="00CF3920"/>
    <w:rsid w:val="00D14E0D"/>
    <w:rsid w:val="00D22355"/>
    <w:rsid w:val="00D23313"/>
    <w:rsid w:val="00D2431A"/>
    <w:rsid w:val="00D349E6"/>
    <w:rsid w:val="00D401E8"/>
    <w:rsid w:val="00D43D90"/>
    <w:rsid w:val="00D471D8"/>
    <w:rsid w:val="00D50559"/>
    <w:rsid w:val="00D5195F"/>
    <w:rsid w:val="00D55940"/>
    <w:rsid w:val="00D60582"/>
    <w:rsid w:val="00D6451E"/>
    <w:rsid w:val="00D71CC2"/>
    <w:rsid w:val="00D735AC"/>
    <w:rsid w:val="00D91BC6"/>
    <w:rsid w:val="00DA2D22"/>
    <w:rsid w:val="00DC23AA"/>
    <w:rsid w:val="00DC4E67"/>
    <w:rsid w:val="00DC5A38"/>
    <w:rsid w:val="00DD0088"/>
    <w:rsid w:val="00DD20DC"/>
    <w:rsid w:val="00DD35DD"/>
    <w:rsid w:val="00DD3CC7"/>
    <w:rsid w:val="00DD4006"/>
    <w:rsid w:val="00DD4ED4"/>
    <w:rsid w:val="00DD7654"/>
    <w:rsid w:val="00DE00B8"/>
    <w:rsid w:val="00DF2177"/>
    <w:rsid w:val="00DF463E"/>
    <w:rsid w:val="00DF799F"/>
    <w:rsid w:val="00E06A5E"/>
    <w:rsid w:val="00E20FCB"/>
    <w:rsid w:val="00E2204E"/>
    <w:rsid w:val="00E22511"/>
    <w:rsid w:val="00E3397A"/>
    <w:rsid w:val="00E342BD"/>
    <w:rsid w:val="00E459AC"/>
    <w:rsid w:val="00E57E88"/>
    <w:rsid w:val="00E67628"/>
    <w:rsid w:val="00E752CA"/>
    <w:rsid w:val="00E87AA7"/>
    <w:rsid w:val="00E97643"/>
    <w:rsid w:val="00EA0DBD"/>
    <w:rsid w:val="00EA56B4"/>
    <w:rsid w:val="00EB1124"/>
    <w:rsid w:val="00EB3518"/>
    <w:rsid w:val="00EB3D5F"/>
    <w:rsid w:val="00EB70C2"/>
    <w:rsid w:val="00EC6BC5"/>
    <w:rsid w:val="00EE3161"/>
    <w:rsid w:val="00EE37BA"/>
    <w:rsid w:val="00EE58AE"/>
    <w:rsid w:val="00EE6B43"/>
    <w:rsid w:val="00EF00E9"/>
    <w:rsid w:val="00EF137F"/>
    <w:rsid w:val="00EF4975"/>
    <w:rsid w:val="00F13C62"/>
    <w:rsid w:val="00F13E57"/>
    <w:rsid w:val="00F16130"/>
    <w:rsid w:val="00F34278"/>
    <w:rsid w:val="00F35AFE"/>
    <w:rsid w:val="00F421F5"/>
    <w:rsid w:val="00F43C8A"/>
    <w:rsid w:val="00F63540"/>
    <w:rsid w:val="00F63E5D"/>
    <w:rsid w:val="00F924FE"/>
    <w:rsid w:val="00F94AB9"/>
    <w:rsid w:val="00F94B4C"/>
    <w:rsid w:val="00FA0F81"/>
    <w:rsid w:val="00FA2EB9"/>
    <w:rsid w:val="00FA3806"/>
    <w:rsid w:val="00FA45C6"/>
    <w:rsid w:val="00FB6F87"/>
    <w:rsid w:val="00FB7F83"/>
    <w:rsid w:val="00FE6850"/>
    <w:rsid w:val="00FF0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129D835"/>
  <w15:chartTrackingRefBased/>
  <w15:docId w15:val="{4DDA84C5-A6E3-4E40-B705-5702C16C1F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76A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76AFD"/>
  </w:style>
  <w:style w:type="paragraph" w:styleId="Footer">
    <w:name w:val="footer"/>
    <w:basedOn w:val="Normal"/>
    <w:link w:val="FooterChar"/>
    <w:uiPriority w:val="99"/>
    <w:unhideWhenUsed/>
    <w:rsid w:val="00476AF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76AFD"/>
  </w:style>
  <w:style w:type="paragraph" w:customStyle="1" w:styleId="EndNoteBibliographyTitle">
    <w:name w:val="EndNote Bibliography Title"/>
    <w:basedOn w:val="Normal"/>
    <w:link w:val="EndNoteBibliographyTitleChar"/>
    <w:rsid w:val="00A7159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7159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71595"/>
    <w:pPr>
      <w:spacing w:line="36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71595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240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542703">
          <w:marLeft w:val="-90"/>
          <w:marRight w:val="9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3661827">
              <w:marLeft w:val="-60"/>
              <w:marRight w:val="-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485631">
                  <w:marLeft w:val="0"/>
                  <w:marRight w:val="0"/>
                  <w:marTop w:val="0"/>
                  <w:marBottom w:val="0"/>
                  <w:divBdr>
                    <w:top w:val="single" w:sz="6" w:space="0" w:color="DADCE0"/>
                    <w:left w:val="single" w:sz="6" w:space="0" w:color="DADCE0"/>
                    <w:bottom w:val="single" w:sz="6" w:space="0" w:color="DADCE0"/>
                    <w:right w:val="single" w:sz="6" w:space="0" w:color="DADCE0"/>
                  </w:divBdr>
                </w:div>
              </w:divsChild>
            </w:div>
          </w:divsChild>
        </w:div>
        <w:div w:id="2103063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739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14153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697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79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32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40369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8247405">
          <w:marLeft w:val="-90"/>
          <w:marRight w:val="9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4175454">
              <w:marLeft w:val="-60"/>
              <w:marRight w:val="-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45239">
                  <w:marLeft w:val="0"/>
                  <w:marRight w:val="0"/>
                  <w:marTop w:val="0"/>
                  <w:marBottom w:val="0"/>
                  <w:divBdr>
                    <w:top w:val="single" w:sz="6" w:space="0" w:color="DADCE0"/>
                    <w:left w:val="single" w:sz="6" w:space="0" w:color="DADCE0"/>
                    <w:bottom w:val="single" w:sz="6" w:space="0" w:color="DADCE0"/>
                    <w:right w:val="single" w:sz="6" w:space="0" w:color="DADCE0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6</TotalTime>
  <Pages>7</Pages>
  <Words>10008</Words>
  <Characters>57047</Characters>
  <Application>Microsoft Office Word</Application>
  <DocSecurity>0</DocSecurity>
  <Lines>475</Lines>
  <Paragraphs>133</Paragraphs>
  <ScaleCrop>false</ScaleCrop>
  <Company/>
  <LinksUpToDate>false</LinksUpToDate>
  <CharactersWithSpaces>66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inner, Grace</dc:creator>
  <cp:keywords/>
  <dc:description/>
  <cp:lastModifiedBy>Grace Skinner</cp:lastModifiedBy>
  <cp:revision>363</cp:revision>
  <dcterms:created xsi:type="dcterms:W3CDTF">2022-04-26T05:28:00Z</dcterms:created>
  <dcterms:modified xsi:type="dcterms:W3CDTF">2022-05-04T11:02:00Z</dcterms:modified>
</cp:coreProperties>
</file>